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EABA39" w14:textId="4B02F655" w:rsidR="004A3E5E" w:rsidRDefault="00056BBF" w:rsidP="001E6625">
      <w:pPr>
        <w:spacing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r w:rsidRPr="006D63CB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Neurodevelopment outcomes in the first five years of </w:t>
      </w:r>
      <w:r w:rsidRPr="00D426F0">
        <w:rPr>
          <w:rFonts w:ascii="Times New Roman" w:hAnsi="Times New Roman" w:cs="Times New Roman"/>
          <w:b/>
          <w:bCs/>
          <w:sz w:val="20"/>
          <w:szCs w:val="20"/>
          <w:lang w:val="en-US"/>
        </w:rPr>
        <w:t>the</w:t>
      </w:r>
      <w:r w:rsidRPr="00A309D9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</w:t>
      </w:r>
      <w:r w:rsidRPr="006D63CB">
        <w:rPr>
          <w:rFonts w:ascii="Times New Roman" w:hAnsi="Times New Roman" w:cs="Times New Roman"/>
          <w:b/>
          <w:bCs/>
          <w:sz w:val="20"/>
          <w:szCs w:val="20"/>
          <w:lang w:val="en-US"/>
        </w:rPr>
        <w:t>life of children with Transposition of the Great Arteries surgically corrected in the neonatal period</w:t>
      </w:r>
      <w:r w:rsidR="005C691D">
        <w:rPr>
          <w:rFonts w:ascii="Times New Roman" w:hAnsi="Times New Roman" w:cs="Times New Roman"/>
          <w:b/>
          <w:bCs/>
          <w:sz w:val="20"/>
          <w:szCs w:val="20"/>
          <w:lang w:val="en-US"/>
        </w:rPr>
        <w:t>: systematic review and meta-analysis</w:t>
      </w:r>
    </w:p>
    <w:p w14:paraId="22F6D38F" w14:textId="77777777" w:rsidR="004A3E5E" w:rsidRDefault="004A3E5E" w:rsidP="004A3E5E">
      <w:pPr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 File</w:t>
      </w:r>
    </w:p>
    <w:p w14:paraId="21779970" w14:textId="77777777" w:rsidR="00056BBF" w:rsidRDefault="00056BBF" w:rsidP="00056BBF">
      <w:pPr>
        <w:spacing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04462326" w14:textId="77777777" w:rsidR="00056BBF" w:rsidRDefault="00056BBF" w:rsidP="00056BBF">
      <w:pPr>
        <w:spacing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44C7BAE1" w14:textId="7594E6DD" w:rsidR="00527A43" w:rsidRPr="00CD4F7A" w:rsidRDefault="00527A43" w:rsidP="00527A43">
      <w:pPr>
        <w:spacing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GB"/>
        </w:rPr>
      </w:pPr>
      <w:r w:rsidRPr="00CD4F7A">
        <w:rPr>
          <w:rFonts w:ascii="Times New Roman" w:hAnsi="Times New Roman" w:cs="Times New Roman"/>
          <w:sz w:val="20"/>
          <w:szCs w:val="20"/>
          <w:lang w:val="en-GB"/>
        </w:rPr>
        <w:t>Catarina Soares:</w:t>
      </w:r>
      <w:r w:rsidRPr="00CD4F7A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 </w:t>
      </w:r>
      <w:r w:rsidRPr="00CD4F7A">
        <w:rPr>
          <w:rFonts w:ascii="Times New Roman" w:hAnsi="Times New Roman" w:cs="Times New Roman"/>
          <w:sz w:val="20"/>
          <w:szCs w:val="20"/>
          <w:lang w:val="en-GB"/>
        </w:rPr>
        <w:t>Faculty of Medicine, Porto University, Porto, Portugal</w:t>
      </w:r>
      <w:r w:rsidR="00CD4F7A" w:rsidRPr="00CD4F7A">
        <w:rPr>
          <w:rFonts w:ascii="Times New Roman" w:hAnsi="Times New Roman" w:cs="Times New Roman"/>
          <w:sz w:val="20"/>
          <w:szCs w:val="20"/>
          <w:lang w:val="en-GB"/>
        </w:rPr>
        <w:t xml:space="preserve">; </w:t>
      </w:r>
      <w:r w:rsidR="00CD4F7A" w:rsidRPr="00CD4F7A">
        <w:rPr>
          <w:rStyle w:val="Hiperligao"/>
          <w:rFonts w:ascii="Times New Roman" w:hAnsi="Times New Roman" w:cs="Times New Roman"/>
          <w:sz w:val="20"/>
          <w:szCs w:val="20"/>
          <w:lang w:val="en-GB"/>
        </w:rPr>
        <w:t>https://orcid.org/0009-0009-7433-4824</w:t>
      </w:r>
    </w:p>
    <w:p w14:paraId="3D592274" w14:textId="77777777" w:rsidR="00527A43" w:rsidRDefault="00527A43" w:rsidP="00527A43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Rafael José Vieira: Department of Community Medicine, Information and Health Decision Sciences (MEDCIDS), Faculty of Medicine, Porto University, Porto, Portugal; Centre for Health Technology and Services Research, Health Research Network (CINTESIS@RISE), Faculty of Medicine, Porto University, Porto, Portugal; </w:t>
      </w:r>
      <w:hyperlink r:id="rId6" w:tgtFrame="_blank" w:history="1">
        <w:r>
          <w:rPr>
            <w:rStyle w:val="Hiperligao"/>
            <w:rFonts w:ascii="Times New Roman" w:hAnsi="Times New Roman" w:cs="Times New Roman"/>
            <w:sz w:val="20"/>
            <w:szCs w:val="20"/>
            <w:lang w:val="en-GB"/>
          </w:rPr>
          <w:t>https://orcid.org/0000-0003-1834-3055</w:t>
        </w:r>
      </w:hyperlink>
    </w:p>
    <w:p w14:paraId="1F8B9861" w14:textId="77777777" w:rsidR="00527A43" w:rsidRDefault="00527A43" w:rsidP="00527A43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Sandra Costa: </w:t>
      </w:r>
      <w:proofErr w:type="spellStart"/>
      <w:r>
        <w:rPr>
          <w:rFonts w:ascii="Times New Roman" w:hAnsi="Times New Roman" w:cs="Times New Roman"/>
          <w:sz w:val="20"/>
          <w:szCs w:val="20"/>
        </w:rPr>
        <w:t>Neonatology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epartmen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Centro Hospitalar Universitário São João; </w:t>
      </w:r>
      <w:proofErr w:type="spellStart"/>
      <w:r>
        <w:rPr>
          <w:rFonts w:ascii="Times New Roman" w:hAnsi="Times New Roman" w:cs="Times New Roman"/>
          <w:sz w:val="20"/>
          <w:szCs w:val="20"/>
        </w:rPr>
        <w:t>Faculty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of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Medicine, Porto </w:t>
      </w:r>
      <w:proofErr w:type="spellStart"/>
      <w:r>
        <w:rPr>
          <w:rFonts w:ascii="Times New Roman" w:hAnsi="Times New Roman" w:cs="Times New Roman"/>
          <w:sz w:val="20"/>
          <w:szCs w:val="20"/>
        </w:rPr>
        <w:t>University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Porto, Portugal; </w:t>
      </w:r>
      <w:hyperlink r:id="rId7" w:tgtFrame="_blank" w:history="1">
        <w:r>
          <w:rPr>
            <w:rStyle w:val="Hiperligao"/>
            <w:rFonts w:ascii="Times New Roman" w:hAnsi="Times New Roman" w:cs="Times New Roman"/>
            <w:sz w:val="20"/>
            <w:szCs w:val="20"/>
          </w:rPr>
          <w:t>https://orcid.org/0000-0002-3957-8817</w:t>
        </w:r>
      </w:hyperlink>
    </w:p>
    <w:p w14:paraId="49618BB7" w14:textId="77777777" w:rsidR="00527A43" w:rsidRDefault="00527A43" w:rsidP="00527A43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Rita Moita: </w:t>
      </w:r>
      <w:proofErr w:type="spellStart"/>
      <w:r>
        <w:rPr>
          <w:rFonts w:ascii="Times New Roman" w:hAnsi="Times New Roman" w:cs="Times New Roman"/>
          <w:sz w:val="20"/>
          <w:szCs w:val="20"/>
        </w:rPr>
        <w:t>Neonatology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epartment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Centro Hospitalar Universitário São João, Porto, Portugal; </w:t>
      </w:r>
      <w:hyperlink r:id="rId8" w:tgtFrame="_blank" w:history="1">
        <w:r>
          <w:rPr>
            <w:rStyle w:val="Hiperligao"/>
            <w:rFonts w:ascii="Times New Roman" w:hAnsi="Times New Roman" w:cs="Times New Roman"/>
            <w:sz w:val="20"/>
            <w:szCs w:val="20"/>
          </w:rPr>
          <w:t>https://orcid.org/0000-0001-6593-5075</w:t>
        </w:r>
      </w:hyperlink>
    </w:p>
    <w:p w14:paraId="3E39DA73" w14:textId="0F51997F" w:rsidR="00527A43" w:rsidRDefault="00527A43" w:rsidP="00527A43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Mariana Andrade: </w:t>
      </w:r>
      <w:proofErr w:type="spellStart"/>
      <w:r>
        <w:rPr>
          <w:rFonts w:ascii="Times New Roman" w:hAnsi="Times New Roman" w:cs="Times New Roman"/>
          <w:sz w:val="20"/>
          <w:szCs w:val="20"/>
        </w:rPr>
        <w:t>Pediatrics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epartment</w:t>
      </w:r>
      <w:proofErr w:type="spellEnd"/>
      <w:r>
        <w:rPr>
          <w:rFonts w:ascii="Times New Roman" w:hAnsi="Times New Roman" w:cs="Times New Roman"/>
          <w:sz w:val="20"/>
          <w:szCs w:val="20"/>
        </w:rPr>
        <w:t>, Centro Hospitalar Universitário São João, Porto, Portugal</w:t>
      </w:r>
      <w:r w:rsidR="00587D7A">
        <w:rPr>
          <w:rFonts w:ascii="Times New Roman" w:hAnsi="Times New Roman" w:cs="Times New Roman"/>
          <w:sz w:val="20"/>
          <w:szCs w:val="20"/>
        </w:rPr>
        <w:t xml:space="preserve">; </w:t>
      </w:r>
      <w:hyperlink r:id="rId9" w:tgtFrame="_blank" w:history="1">
        <w:r w:rsidR="00587D7A" w:rsidRPr="00587D7A">
          <w:rPr>
            <w:rStyle w:val="Hiperligao"/>
            <w:rFonts w:ascii="Times New Roman" w:hAnsi="Times New Roman" w:cs="Times New Roman"/>
            <w:sz w:val="20"/>
            <w:szCs w:val="20"/>
          </w:rPr>
          <w:t>https://orcid.org/0000-0003-0546-8115</w:t>
        </w:r>
      </w:hyperlink>
    </w:p>
    <w:p w14:paraId="4C7E47FE" w14:textId="77777777" w:rsidR="00527A43" w:rsidRDefault="00527A43" w:rsidP="00527A43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Hercíli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Guimarães: </w:t>
      </w:r>
      <w:proofErr w:type="spellStart"/>
      <w:r>
        <w:rPr>
          <w:rFonts w:ascii="Times New Roman" w:hAnsi="Times New Roman" w:cs="Times New Roman"/>
          <w:sz w:val="20"/>
          <w:szCs w:val="20"/>
        </w:rPr>
        <w:t>Faculty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of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Medicine, Porto </w:t>
      </w:r>
      <w:proofErr w:type="spellStart"/>
      <w:r>
        <w:rPr>
          <w:rFonts w:ascii="Times New Roman" w:hAnsi="Times New Roman" w:cs="Times New Roman"/>
          <w:sz w:val="20"/>
          <w:szCs w:val="20"/>
        </w:rPr>
        <w:t>University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Porto, Portugal; </w:t>
      </w:r>
      <w:hyperlink r:id="rId10" w:tgtFrame="_blank" w:history="1">
        <w:r>
          <w:rPr>
            <w:rStyle w:val="Hiperligao"/>
            <w:rFonts w:ascii="Times New Roman" w:hAnsi="Times New Roman" w:cs="Times New Roman"/>
            <w:sz w:val="20"/>
            <w:szCs w:val="20"/>
          </w:rPr>
          <w:t>https://orcid.org/0000-0001-6402-3285</w:t>
        </w:r>
      </w:hyperlink>
    </w:p>
    <w:p w14:paraId="239CA96D" w14:textId="77777777" w:rsidR="00527A43" w:rsidRDefault="00527A43" w:rsidP="00527A43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4C1C7F62" w14:textId="77777777" w:rsidR="00527A43" w:rsidRDefault="00527A43" w:rsidP="00527A43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070D9BB" w14:textId="77777777" w:rsidR="005C691D" w:rsidRDefault="005C691D" w:rsidP="005C691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GB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Correspondi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author</w:t>
      </w:r>
      <w:proofErr w:type="spellEnd"/>
      <w:r>
        <w:rPr>
          <w:rFonts w:ascii="Times New Roman" w:hAnsi="Times New Roman" w:cs="Times New Roman"/>
          <w:sz w:val="20"/>
          <w:szCs w:val="20"/>
        </w:rPr>
        <w:t>: Catarina Soares (</w:t>
      </w:r>
      <w:hyperlink r:id="rId11" w:history="1">
        <w:r>
          <w:rPr>
            <w:rStyle w:val="Hiperligao"/>
            <w:rFonts w:ascii="Times New Roman" w:hAnsi="Times New Roman" w:cs="Times New Roman"/>
            <w:sz w:val="20"/>
            <w:szCs w:val="20"/>
          </w:rPr>
          <w:t>catarinasoares7a@gmail.com</w:t>
        </w:r>
      </w:hyperlink>
      <w:r>
        <w:rPr>
          <w:rStyle w:val="Hiperligao"/>
          <w:rFonts w:ascii="Times New Roman" w:hAnsi="Times New Roman" w:cs="Times New Roman"/>
          <w:sz w:val="20"/>
          <w:szCs w:val="20"/>
        </w:rPr>
        <w:t>;917587009</w:t>
      </w:r>
      <w:r>
        <w:rPr>
          <w:rFonts w:ascii="Times New Roman" w:hAnsi="Times New Roman" w:cs="Times New Roman"/>
          <w:sz w:val="20"/>
          <w:szCs w:val="20"/>
        </w:rPr>
        <w:t xml:space="preserve">) </w:t>
      </w:r>
      <w:r>
        <w:rPr>
          <w:rFonts w:ascii="Times New Roman" w:hAnsi="Times New Roman"/>
          <w:color w:val="000000"/>
          <w:sz w:val="20"/>
          <w:szCs w:val="20"/>
        </w:rPr>
        <w:t xml:space="preserve">Alameda Prof. Hernâni Monteiro. </w:t>
      </w:r>
      <w:r>
        <w:rPr>
          <w:rFonts w:ascii="Times New Roman" w:hAnsi="Times New Roman"/>
          <w:color w:val="000000"/>
          <w:sz w:val="20"/>
          <w:szCs w:val="20"/>
          <w:lang w:val="en-GB"/>
        </w:rPr>
        <w:t>4200 – 319 Porto</w:t>
      </w:r>
    </w:p>
    <w:p w14:paraId="1A0B003E" w14:textId="77777777" w:rsidR="00056BBF" w:rsidRPr="00527A43" w:rsidRDefault="00056BBF" w:rsidP="00056BBF">
      <w:pPr>
        <w:spacing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33151C0C" w14:textId="77777777" w:rsidR="00056BBF" w:rsidRPr="00527A43" w:rsidRDefault="00056BBF" w:rsidP="00056BBF">
      <w:pPr>
        <w:spacing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4BE1C3D0" w14:textId="77777777" w:rsidR="00056BBF" w:rsidRPr="00527A43" w:rsidRDefault="00056BBF" w:rsidP="00056BBF">
      <w:pPr>
        <w:spacing w:line="36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41722D36" w14:textId="77777777" w:rsidR="00056BBF" w:rsidRPr="00527A43" w:rsidRDefault="00056BBF" w:rsidP="007B77C7">
      <w:pPr>
        <w:spacing w:after="200" w:line="24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PT"/>
        </w:rPr>
      </w:pPr>
    </w:p>
    <w:p w14:paraId="4DEB4159" w14:textId="77777777" w:rsidR="00056BBF" w:rsidRPr="00527A43" w:rsidRDefault="00056BBF" w:rsidP="007B77C7">
      <w:pPr>
        <w:spacing w:after="200" w:line="24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PT"/>
        </w:rPr>
      </w:pPr>
    </w:p>
    <w:p w14:paraId="340D8FC7" w14:textId="77777777" w:rsidR="00056BBF" w:rsidRPr="00527A43" w:rsidRDefault="00056BBF" w:rsidP="007B77C7">
      <w:pPr>
        <w:spacing w:after="200" w:line="24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PT"/>
        </w:rPr>
      </w:pPr>
    </w:p>
    <w:p w14:paraId="5D535B10" w14:textId="77777777" w:rsidR="00056BBF" w:rsidRPr="00527A43" w:rsidRDefault="00056BBF" w:rsidP="007B77C7">
      <w:pPr>
        <w:spacing w:after="200" w:line="24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PT"/>
        </w:rPr>
      </w:pPr>
    </w:p>
    <w:p w14:paraId="69FE5F14" w14:textId="77777777" w:rsidR="00056BBF" w:rsidRPr="00527A43" w:rsidRDefault="00056BBF" w:rsidP="007B77C7">
      <w:pPr>
        <w:spacing w:after="200" w:line="24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PT"/>
        </w:rPr>
      </w:pPr>
    </w:p>
    <w:p w14:paraId="21C251DC" w14:textId="77777777" w:rsidR="004A3E5E" w:rsidRPr="00527A43" w:rsidRDefault="004A3E5E" w:rsidP="007B77C7">
      <w:pPr>
        <w:spacing w:after="200" w:line="24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PT"/>
        </w:rPr>
      </w:pPr>
    </w:p>
    <w:p w14:paraId="238429A6" w14:textId="721EC6EC" w:rsidR="007B77C7" w:rsidRPr="007B77C7" w:rsidRDefault="00D46E52" w:rsidP="007B77C7">
      <w:pPr>
        <w:spacing w:after="20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val="en-GB" w:eastAsia="pt-PT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GB" w:eastAsia="pt-PT"/>
        </w:rPr>
        <w:lastRenderedPageBreak/>
        <w:t xml:space="preserve">Supplementary </w:t>
      </w:r>
      <w:r w:rsidR="007B77C7" w:rsidRPr="007B77C7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GB" w:eastAsia="pt-PT"/>
        </w:rPr>
        <w:t>Table 1 Medline via OVID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8"/>
        <w:gridCol w:w="6325"/>
        <w:gridCol w:w="1251"/>
      </w:tblGrid>
      <w:tr w:rsidR="007B77C7" w:rsidRPr="007B77C7" w14:paraId="515DE07C" w14:textId="77777777" w:rsidTr="003D083F"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03E8DD6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pt-PT"/>
              </w:rPr>
              <w:t>Number</w:t>
            </w: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AD41DFD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pt-PT"/>
              </w:rPr>
              <w:t>Query</w:t>
            </w: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68F452E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pt-PT"/>
              </w:rPr>
              <w:t>Search results</w:t>
            </w:r>
          </w:p>
        </w:tc>
      </w:tr>
      <w:tr w:rsidR="007B77C7" w:rsidRPr="007B77C7" w14:paraId="168A9D5B" w14:textId="77777777" w:rsidTr="003D083F">
        <w:tc>
          <w:tcPr>
            <w:tcW w:w="0" w:type="auto"/>
            <w:tcBorders>
              <w:top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79C8AB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01416DE" w14:textId="76949198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exp Transposition of Great Vessels/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DBE3F2E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8081</w:t>
            </w:r>
          </w:p>
        </w:tc>
      </w:tr>
      <w:tr w:rsidR="007B77C7" w:rsidRPr="007B77C7" w14:paraId="0B72D127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EC37723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2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BBE53B5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Complete and transpos* and "great arter*"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9E0000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943</w:t>
            </w:r>
          </w:p>
        </w:tc>
      </w:tr>
      <w:tr w:rsidR="007B77C7" w:rsidRPr="007B77C7" w14:paraId="7C3C116B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CE6DC7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3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056565D" w14:textId="3CA26CC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complete adj3 (malposition or transposition) adj5 (arter* or vessel*)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3C1D47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688</w:t>
            </w:r>
          </w:p>
        </w:tc>
      </w:tr>
      <w:tr w:rsidR="007B77C7" w:rsidRPr="007B77C7" w14:paraId="354CC62F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77533FA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4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657CC45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(D or dextro) adj1 transpos* adj5 arter*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14453BA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805</w:t>
            </w:r>
          </w:p>
        </w:tc>
      </w:tr>
      <w:tr w:rsidR="007B77C7" w:rsidRPr="007B77C7" w14:paraId="3B553E6D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D5BDB15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5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7F08A16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"TGA" or "TOGA" or "dextro?TGA" or "d?TGA"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1EE3ADE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6406</w:t>
            </w:r>
          </w:p>
        </w:tc>
      </w:tr>
      <w:tr w:rsidR="007B77C7" w:rsidRPr="007B77C7" w14:paraId="2E5FAA62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48A507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6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DEFD7AF" w14:textId="3E33F22C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arter* adj2 switch adj2 operation*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5321BC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650</w:t>
            </w:r>
          </w:p>
        </w:tc>
      </w:tr>
      <w:tr w:rsidR="007B77C7" w:rsidRPr="007B77C7" w14:paraId="517BB16F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718415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7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88EF12E" w14:textId="69DE60B1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arter* adj2 switch adj2 procedure*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C75E5B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231</w:t>
            </w:r>
          </w:p>
        </w:tc>
      </w:tr>
      <w:tr w:rsidR="007B77C7" w:rsidRPr="007B77C7" w14:paraId="4A720C0E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152CA2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8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0218040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Jatene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 adj2 procedure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041E16F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41</w:t>
            </w:r>
          </w:p>
        </w:tc>
      </w:tr>
      <w:tr w:rsidR="007B77C7" w:rsidRPr="007B77C7" w14:paraId="709A6BD9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4455FC9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9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4786EAC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transposition adj2 "great arter*"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3A8F5B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898</w:t>
            </w:r>
          </w:p>
        </w:tc>
      </w:tr>
      <w:tr w:rsidR="007B77C7" w:rsidRPr="007B77C7" w14:paraId="4B44A57E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F286335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0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B72E05C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transposition adj2 "great vessel*"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1163039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7495</w:t>
            </w:r>
          </w:p>
        </w:tc>
      </w:tr>
      <w:tr w:rsidR="007B77C7" w:rsidRPr="007B77C7" w14:paraId="620F1E89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8DA1C0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1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B8312ED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exp Child Development/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E79CF36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65128</w:t>
            </w:r>
          </w:p>
        </w:tc>
      </w:tr>
      <w:tr w:rsidR="007B77C7" w:rsidRPr="007B77C7" w14:paraId="7BDF6EE1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913586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2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632E05F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exp Neurodevelopmental Disorders/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8D69A05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99548</w:t>
            </w:r>
          </w:p>
        </w:tc>
      </w:tr>
      <w:tr w:rsidR="007B77C7" w:rsidRPr="007B77C7" w14:paraId="274FB0F1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5ADAF5D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3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32D65EB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neurological adj3 (outcome or sequel*)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FABA7C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2742</w:t>
            </w:r>
          </w:p>
        </w:tc>
      </w:tr>
      <w:tr w:rsidR="007B77C7" w:rsidRPr="007B77C7" w14:paraId="46FC773A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743E3F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4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28C7EF3" w14:textId="133056EC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(neurodevelopment* disorder* or neurodevelopment* outcome* or neurodevelopment* 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disabilit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*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2EF076C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22026</w:t>
            </w:r>
          </w:p>
        </w:tc>
      </w:tr>
      <w:tr w:rsidR="007B77C7" w:rsidRPr="007B77C7" w14:paraId="1018F226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E76C05D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5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CBE96E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neurodevelopment*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6AF59E9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44544</w:t>
            </w:r>
          </w:p>
        </w:tc>
      </w:tr>
      <w:tr w:rsidR="007B77C7" w:rsidRPr="007B77C7" w14:paraId="53B95435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80E5F9E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6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76F2A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child* develop*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47209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69373</w:t>
            </w:r>
          </w:p>
        </w:tc>
      </w:tr>
      <w:tr w:rsidR="007B77C7" w:rsidRPr="007B77C7" w14:paraId="24ED278D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7E066ED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7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D9344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neurocogniti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* or 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neuropsych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* or 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cogniti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* or motor* or movement or psychomotor or 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intell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*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B6E7F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638112</w:t>
            </w:r>
          </w:p>
        </w:tc>
      </w:tr>
      <w:tr w:rsidR="007B77C7" w:rsidRPr="007B77C7" w14:paraId="5937DFEC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91310A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8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B71EA79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exp Neuropsychological Tests/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C3CF2B5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88946</w:t>
            </w:r>
          </w:p>
        </w:tc>
      </w:tr>
      <w:tr w:rsidR="007B77C7" w:rsidRPr="007B77C7" w14:paraId="2DBE0CB6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F96363A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9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AB3293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exp Psychomotor Performance/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2C013A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19612</w:t>
            </w:r>
          </w:p>
        </w:tc>
      </w:tr>
      <w:tr w:rsidR="007B77C7" w:rsidRPr="007B77C7" w14:paraId="10492AED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EFA7A4E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20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A32FA86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neurologic and (outcome* or examination*)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0C1A7A5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63545</w:t>
            </w:r>
          </w:p>
        </w:tc>
      </w:tr>
      <w:tr w:rsidR="007B77C7" w:rsidRPr="007B77C7" w14:paraId="04E41733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2009299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21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B04E2E1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developmental adj3 (outcome or sequel*)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80AFC7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895</w:t>
            </w:r>
          </w:p>
        </w:tc>
      </w:tr>
      <w:tr w:rsidR="007B77C7" w:rsidRPr="007B77C7" w14:paraId="4C721FC8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D5AB1F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22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69C0D8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developmental delay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3180B3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4616</w:t>
            </w:r>
          </w:p>
        </w:tc>
      </w:tr>
      <w:tr w:rsidR="007B77C7" w:rsidRPr="007B77C7" w14:paraId="2CB3B300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13A125A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23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BDED73E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gross motor or fine motor or neuromotor).mp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EF4497A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3150</w:t>
            </w:r>
          </w:p>
        </w:tc>
      </w:tr>
      <w:tr w:rsidR="007B77C7" w:rsidRPr="007B77C7" w14:paraId="537282AC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4E6CD36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24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55B4BAA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1 or 2 or 3 or 4 or 5 or 6 or 7 or 8 or 9 or 10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A72715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24438</w:t>
            </w:r>
          </w:p>
        </w:tc>
      </w:tr>
      <w:tr w:rsidR="007B77C7" w:rsidRPr="007B77C7" w14:paraId="08B7FE31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B0BF48C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25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4B1868F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11 or 12 or 13 or 14 or 15 or 16 or 17 or 18 or 19 or 20 or 21 or 22 or 23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98404C6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1936462</w:t>
            </w:r>
          </w:p>
        </w:tc>
      </w:tr>
      <w:tr w:rsidR="007B77C7" w:rsidRPr="007B77C7" w14:paraId="5E371E4D" w14:textId="77777777" w:rsidTr="003D083F">
        <w:tc>
          <w:tcPr>
            <w:tcW w:w="0" w:type="auto"/>
            <w:tcBorders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59F649C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26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EE3811A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24 and 25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8DC806A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484</w:t>
            </w:r>
          </w:p>
        </w:tc>
      </w:tr>
    </w:tbl>
    <w:p w14:paraId="406C75D1" w14:textId="77777777" w:rsidR="007B77C7" w:rsidRDefault="007B77C7" w:rsidP="007B77C7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7D4482C7" w14:textId="51B362C4" w:rsidR="007B77C7" w:rsidRPr="007B77C7" w:rsidRDefault="00D46E52" w:rsidP="007B77C7">
      <w:pPr>
        <w:spacing w:after="20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val="en-GB" w:eastAsia="pt-PT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GB" w:eastAsia="pt-PT"/>
        </w:rPr>
        <w:t xml:space="preserve">Supplementary </w:t>
      </w:r>
      <w:r w:rsidR="007B77C7" w:rsidRPr="007B77C7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GB" w:eastAsia="pt-PT"/>
        </w:rPr>
        <w:t>Table 2 ISI Web of Science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8"/>
        <w:gridCol w:w="6586"/>
        <w:gridCol w:w="990"/>
      </w:tblGrid>
      <w:tr w:rsidR="007B77C7" w:rsidRPr="007B77C7" w14:paraId="5B2F8D5F" w14:textId="77777777" w:rsidTr="003D083F"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85A071A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pt-PT"/>
              </w:rPr>
              <w:t>Number</w:t>
            </w: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0CF3F3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pt-PT"/>
              </w:rPr>
              <w:t>Query</w:t>
            </w: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9B8375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pt-PT"/>
              </w:rPr>
              <w:t>Search results</w:t>
            </w:r>
          </w:p>
        </w:tc>
      </w:tr>
      <w:tr w:rsidR="007B77C7" w:rsidRPr="007B77C7" w14:paraId="57F967F2" w14:textId="77777777" w:rsidTr="003D083F">
        <w:tc>
          <w:tcPr>
            <w:tcW w:w="0" w:type="auto"/>
            <w:tcBorders>
              <w:top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4F590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1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116D0AF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TS=(Complete AND transpos* AND "great arter*")) OR (TS=</w:t>
            </w:r>
          </w:p>
          <w:p w14:paraId="4350A86F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complete NEAR/3 (malposition OR transposition) NEAR/5 (arter* OR vessel*))) OR (TS=(</w:t>
            </w:r>
          </w:p>
          <w:p w14:paraId="085A8285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(D OR dextro) NEAR/1 transpos* NEAR/5 arter*))) OR (TS=(</w:t>
            </w:r>
          </w:p>
          <w:p w14:paraId="134DD3C7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"TGA" OR "TOGA" OR "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dextro$TGA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" OR "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d$TGA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"))) OR (TS=(</w:t>
            </w:r>
          </w:p>
          <w:p w14:paraId="2BC23A42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arter* NEAR/2 switch NEAR/2 operation*))) OR (TS=(</w:t>
            </w:r>
          </w:p>
          <w:p w14:paraId="5541BBF5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(arter* NEAR/2 switch NEAR/2 procedure*))) OR (TS=(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Jatene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 NEAR/2 procedure)) OR (TS=(transposition NEAR/2 "great arter*")) OR (TS=(transposition NEAR/2 "great vessel*")) 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5D498DE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94711</w:t>
            </w:r>
          </w:p>
        </w:tc>
      </w:tr>
      <w:tr w:rsidR="007B77C7" w:rsidRPr="007B77C7" w14:paraId="13343ABA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6158CF4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2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3CD1E8B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(TS=(neurological NEAR/3 (outcome or sequel*))) OR (TS=(neurodevelopment* disorder* OR neurodevelopment* outcome* OR neurodevelopment* 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disabilit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*)) OR (TS=neurodevelopment*) OR (TS=(child* develop*)) OR (TS=(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neurocogniti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* OR 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neuropsych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* OR 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cogniti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 xml:space="preserve">* OR motor* OR movement OR psychomotor OR </w:t>
            </w:r>
            <w:proofErr w:type="spellStart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intell</w:t>
            </w:r>
            <w:proofErr w:type="spellEnd"/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*)) OR (TS=(neurologic AND (outcome* OR examination*))) OR (TS=(developmental NEAR/3 (outcome OR sequel*))) OR (TS=(developmental delay)) OR (TS=(gross motor or fine motor or neuromotor))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F199348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3136966</w:t>
            </w:r>
          </w:p>
        </w:tc>
      </w:tr>
      <w:tr w:rsidR="007B77C7" w:rsidRPr="007B77C7" w14:paraId="03D5C7F0" w14:textId="77777777" w:rsidTr="003D083F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5BDB7ED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45EE70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7D93BBF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</w:p>
        </w:tc>
      </w:tr>
      <w:tr w:rsidR="007B77C7" w:rsidRPr="007B77C7" w14:paraId="3DDBA404" w14:textId="77777777" w:rsidTr="003D083F">
        <w:tc>
          <w:tcPr>
            <w:tcW w:w="0" w:type="auto"/>
            <w:tcBorders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B63E27B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#3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1F46D8B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  <w:t>#1 AND #2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1B0D58" w14:textId="77777777" w:rsidR="007B77C7" w:rsidRPr="007B77C7" w:rsidRDefault="007B77C7" w:rsidP="007B77C7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7B77C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997</w:t>
            </w:r>
          </w:p>
        </w:tc>
      </w:tr>
    </w:tbl>
    <w:p w14:paraId="2E2FFD07" w14:textId="77777777" w:rsidR="007B77C7" w:rsidRPr="007B77C7" w:rsidRDefault="007B77C7" w:rsidP="007B77C7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eastAsia="pt-PT"/>
        </w:rPr>
      </w:pPr>
    </w:p>
    <w:p w14:paraId="020ACBA4" w14:textId="77777777" w:rsidR="007B77C7" w:rsidRPr="007B77C7" w:rsidRDefault="007B77C7" w:rsidP="007B77C7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pt-PT"/>
        </w:rPr>
      </w:pPr>
    </w:p>
    <w:p w14:paraId="78A84953" w14:textId="77777777" w:rsidR="007B77C7" w:rsidRDefault="007B77C7" w:rsidP="007B77C7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071F703E" w14:textId="4C631266" w:rsidR="00302C00" w:rsidRPr="00302C00" w:rsidRDefault="00D46E52" w:rsidP="00302C00">
      <w:pPr>
        <w:spacing w:after="20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val="en-GB" w:eastAsia="pt-PT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GB" w:eastAsia="pt-PT"/>
        </w:rPr>
        <w:lastRenderedPageBreak/>
        <w:t xml:space="preserve">Supplementary </w:t>
      </w:r>
      <w:r w:rsidR="00302C00" w:rsidRPr="00302C00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val="en-GB" w:eastAsia="pt-PT"/>
        </w:rPr>
        <w:t>Table 3 Scopus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8"/>
        <w:gridCol w:w="6675"/>
        <w:gridCol w:w="901"/>
      </w:tblGrid>
      <w:tr w:rsidR="00302C00" w:rsidRPr="00302C00" w14:paraId="20278E23" w14:textId="77777777" w:rsidTr="003D083F"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C21A6CE" w14:textId="77777777" w:rsidR="00302C00" w:rsidRPr="00302C00" w:rsidRDefault="00302C00" w:rsidP="00302C00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302C0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pt-PT"/>
              </w:rPr>
              <w:t>Number</w:t>
            </w: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2091417" w14:textId="77777777" w:rsidR="00302C00" w:rsidRPr="00302C00" w:rsidRDefault="00302C00" w:rsidP="00302C00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302C0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pt-PT"/>
              </w:rPr>
              <w:t>Query</w:t>
            </w: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1547560" w14:textId="77777777" w:rsidR="00302C00" w:rsidRPr="00302C00" w:rsidRDefault="00302C00" w:rsidP="00302C00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GB" w:eastAsia="pt-PT"/>
              </w:rPr>
            </w:pPr>
            <w:r w:rsidRPr="00302C0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pt-PT"/>
              </w:rPr>
              <w:t>Search results</w:t>
            </w:r>
          </w:p>
        </w:tc>
      </w:tr>
      <w:tr w:rsidR="00302C00" w:rsidRPr="00302C00" w14:paraId="46BD1902" w14:textId="77777777" w:rsidTr="003D083F"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8849947" w14:textId="77777777" w:rsidR="00302C00" w:rsidRPr="00302C00" w:rsidRDefault="00302C00" w:rsidP="00302C00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eastAsia="pt-PT"/>
              </w:rPr>
            </w:pPr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PT"/>
              </w:rPr>
              <w:t>#1</w:t>
            </w: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1F8FF7E" w14:textId="77777777" w:rsidR="00302C00" w:rsidRPr="00302C00" w:rsidRDefault="00302C00" w:rsidP="00302C00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</w:pPr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( ( TITLE-ABS-KEY ( complete  AND  transpos*  AND  "great arter*" ) )  OR  ( TITLE-ABS-KEY ( complete  PRE/3  ( malposition  OR  transposition )  PRE/5  ( arter*  OR  vessel* ) ) )  OR  ( TITLE-ABS-KEY ( ( ( d  OR  dextro )  PRE/1  transpos*  PRE/5  arter* ) ) )  OR  ( TITLE-ABS-KEY ( ( "TGA"  OR  "TOGA"  OR  "</w:t>
            </w:r>
            <w:proofErr w:type="spellStart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dextro$TGA</w:t>
            </w:r>
            <w:proofErr w:type="spellEnd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"  OR  "</w:t>
            </w:r>
            <w:proofErr w:type="spellStart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d$TGA</w:t>
            </w:r>
            <w:proofErr w:type="spellEnd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 xml:space="preserve">" ) ) )  OR  ( TITLE-ABS-KEY ( ( arter*  PRE/2  switch  PRE/2  operation* ) ) )  OR  ( TITLE-ABS-KEY ( ( arter*  PRE/2  switch  PRE/2  procedure* ) ) )  OR  ( TITLE-ABS-KEY ( </w:t>
            </w:r>
            <w:proofErr w:type="spellStart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jatene</w:t>
            </w:r>
            <w:proofErr w:type="spellEnd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 xml:space="preserve">  PRE/2  procedure ) )  OR  ( TITLE-ABS-KEY ( transposition  PRE/2  "great arter*" ) )  OR  ( TITLE-ABS-KEY ( transposition  PRE/2  "great vessel*" ) ) )  AND  ( ( TITLE-ABS-KEY ( neurological  PRE/3  ( outcome  OR  sequel* ) ) )  OR  ( TITLE-ABS-KEY ( neurodevelopment*  AND disorder*  OR  neurodevelopment*  AND outcome*  OR  neurodevelopment*  AND </w:t>
            </w:r>
            <w:proofErr w:type="spellStart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disabilit</w:t>
            </w:r>
            <w:proofErr w:type="spellEnd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* ) )  OR  ( title-abs-</w:t>
            </w:r>
            <w:proofErr w:type="spellStart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keyneurodevelopment</w:t>
            </w:r>
            <w:proofErr w:type="spellEnd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 xml:space="preserve">* )  OR  ( TITLE-ABS-KEY ( child*  AND develop* ) )  OR  ( TITLE-ABS-KEY ( </w:t>
            </w:r>
            <w:proofErr w:type="spellStart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neurocogniti</w:t>
            </w:r>
            <w:proofErr w:type="spellEnd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 xml:space="preserve">*  OR  </w:t>
            </w:r>
            <w:proofErr w:type="spellStart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neuropsych</w:t>
            </w:r>
            <w:proofErr w:type="spellEnd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 xml:space="preserve">*  OR  </w:t>
            </w:r>
            <w:proofErr w:type="spellStart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cogniti</w:t>
            </w:r>
            <w:proofErr w:type="spellEnd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 xml:space="preserve">*  OR  motor*  OR  movement  OR  psychomotor  OR  </w:t>
            </w:r>
            <w:proofErr w:type="spellStart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intell</w:t>
            </w:r>
            <w:proofErr w:type="spellEnd"/>
            <w:r w:rsidRPr="00302C0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pt-PT"/>
              </w:rPr>
              <w:t>* ) )  OR  ( TITLE-ABS-KEY ( neurologic  AND  ( outcome*  OR  examination* ) ) )  OR  ( TITLE-ABS-KEY ( developmental  PRE/3  ( outcome  OR  sequel* ) ) )  OR  ( TITLE-ABS-KEY ( developmental  AND delay ) )  OR  ( TITLE-ABS-KEY ( gross  AND motor  OR  fine  AND motor  OR  neuromotor ) ) )</w:t>
            </w: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86E3391" w14:textId="77777777" w:rsidR="00302C00" w:rsidRPr="00302C00" w:rsidRDefault="00302C00" w:rsidP="00302C00">
            <w:pPr>
              <w:spacing w:after="0" w:line="0" w:lineRule="atLeast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eastAsia="pt-PT"/>
              </w:rPr>
            </w:pPr>
            <w:r w:rsidRPr="00302C00">
              <w:rPr>
                <w:rFonts w:ascii="Times New Roman" w:eastAsia="Times New Roman" w:hAnsi="Times New Roman" w:cs="Times New Roman"/>
                <w:sz w:val="20"/>
                <w:szCs w:val="20"/>
                <w:lang w:eastAsia="pt-PT"/>
              </w:rPr>
              <w:t>1779</w:t>
            </w:r>
          </w:p>
        </w:tc>
      </w:tr>
    </w:tbl>
    <w:p w14:paraId="7E5AD5DF" w14:textId="282546A9" w:rsidR="007A6111" w:rsidRDefault="007A6111" w:rsidP="001E7AF7">
      <w:pPr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1744D44A" w14:textId="4E74AA1A" w:rsidR="00081EC6" w:rsidRDefault="00081EC6" w:rsidP="00ED4350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13BEF87C" w14:textId="39147ADE" w:rsidR="00ED4350" w:rsidRDefault="00ED4350">
      <w:pPr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61BA5656" w14:textId="77777777" w:rsidR="001E7AF7" w:rsidRDefault="001E7AF7">
      <w:pPr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5FA34DAF" w14:textId="7DACDEFE" w:rsidR="00DF63FB" w:rsidRPr="007A6111" w:rsidRDefault="00D46E52" w:rsidP="00160F18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Supplementary </w:t>
      </w:r>
      <w:r w:rsidR="00DF63FB" w:rsidRPr="007A6111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Table </w:t>
      </w:r>
      <w:r w:rsidR="007A6111">
        <w:rPr>
          <w:rFonts w:ascii="Times New Roman" w:hAnsi="Times New Roman" w:cs="Times New Roman"/>
          <w:b/>
          <w:bCs/>
          <w:sz w:val="20"/>
          <w:szCs w:val="20"/>
          <w:lang w:val="en-GB"/>
        </w:rPr>
        <w:t>4</w:t>
      </w:r>
      <w:r w:rsidR="00DF63FB" w:rsidRPr="007A6111">
        <w:rPr>
          <w:rFonts w:ascii="Times New Roman" w:hAnsi="Times New Roman" w:cs="Times New Roman"/>
          <w:sz w:val="20"/>
          <w:szCs w:val="20"/>
          <w:lang w:val="en-GB"/>
        </w:rPr>
        <w:t xml:space="preserve">  Reasons to exclude studies</w:t>
      </w:r>
    </w:p>
    <w:tbl>
      <w:tblPr>
        <w:tblStyle w:val="TabelacomGrelha"/>
        <w:tblW w:w="9493" w:type="dxa"/>
        <w:tblLook w:val="04A0" w:firstRow="1" w:lastRow="0" w:firstColumn="1" w:lastColumn="0" w:noHBand="0" w:noVBand="1"/>
      </w:tblPr>
      <w:tblGrid>
        <w:gridCol w:w="4247"/>
        <w:gridCol w:w="5246"/>
      </w:tblGrid>
      <w:tr w:rsidR="0022133A" w14:paraId="587EEE72" w14:textId="77777777" w:rsidTr="00DF63FB">
        <w:tc>
          <w:tcPr>
            <w:tcW w:w="4247" w:type="dxa"/>
          </w:tcPr>
          <w:p w14:paraId="6B5C2AED" w14:textId="0662FEDF" w:rsidR="0022133A" w:rsidRPr="007A6111" w:rsidRDefault="0022133A" w:rsidP="00160F18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Study</w:t>
            </w:r>
          </w:p>
        </w:tc>
        <w:tc>
          <w:tcPr>
            <w:tcW w:w="5246" w:type="dxa"/>
          </w:tcPr>
          <w:p w14:paraId="49E7B105" w14:textId="24585403" w:rsidR="0022133A" w:rsidRPr="007A6111" w:rsidRDefault="0022133A" w:rsidP="00160F18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Reason to exclude</w:t>
            </w:r>
          </w:p>
        </w:tc>
      </w:tr>
      <w:tr w:rsidR="0022133A" w:rsidRPr="005C691D" w14:paraId="085391F9" w14:textId="77777777" w:rsidTr="00DF63FB">
        <w:tc>
          <w:tcPr>
            <w:tcW w:w="4247" w:type="dxa"/>
          </w:tcPr>
          <w:p w14:paraId="188E7F42" w14:textId="3A00DC21" w:rsidR="0022133A" w:rsidRPr="007A6111" w:rsidRDefault="0022133A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IiBkYi1pZD0id3d0dHYyZXRoemZzNWFlZHAwY3BhMjVrZnAwdGZ4ZWF4d2Y5IiB0aW1lc3RhbXA9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DYWxkZXJvbjwvQXV0aG9yPjxZZWFyPjIwMTQ8L1llYXI+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==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IiBkYi1pZD0id3d0dHYyZXRoemZzNWFlZHAwY3BhMjVrZnAwdGZ4ZWF4d2Y5IiB0aW1lc3RhbXA9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CD4F7A" w:rsidRPr="00CD4F7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GB"/>
              </w:rPr>
              <w:t>1-25</w:t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5246" w:type="dxa"/>
          </w:tcPr>
          <w:p w14:paraId="2DB4B369" w14:textId="34697DC6" w:rsidR="0022133A" w:rsidRPr="007A6111" w:rsidRDefault="0022133A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eurodevelopment assessment beyond 5 years of age</w:t>
            </w:r>
          </w:p>
        </w:tc>
      </w:tr>
      <w:tr w:rsidR="0022133A" w:rsidRPr="005C691D" w14:paraId="21561EB8" w14:textId="77777777" w:rsidTr="00DF63FB">
        <w:tc>
          <w:tcPr>
            <w:tcW w:w="4247" w:type="dxa"/>
          </w:tcPr>
          <w:p w14:paraId="0913B43C" w14:textId="2F7BD6BE" w:rsidR="0022133A" w:rsidRPr="007A6111" w:rsidRDefault="00B770FA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SYW1hbmFuPC9BdXRob3I+PFllYXI+MjAyMTwvWWVhcj48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SYW1hbmFuPC9BdXRob3I+PFllYXI+MjAyMTwvWWVhcj48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CD4F7A" w:rsidRPr="00CD4F7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GB"/>
              </w:rPr>
              <w:t>26-36</w:t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5246" w:type="dxa"/>
          </w:tcPr>
          <w:p w14:paraId="53F60CCE" w14:textId="42443157" w:rsidR="0022133A" w:rsidRPr="007A6111" w:rsidRDefault="0022133A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ge at surgery beyond neonatal period</w:t>
            </w:r>
          </w:p>
        </w:tc>
      </w:tr>
      <w:tr w:rsidR="0022133A" w:rsidRPr="005C691D" w14:paraId="1D8BC63A" w14:textId="77777777" w:rsidTr="00DF63FB">
        <w:tc>
          <w:tcPr>
            <w:tcW w:w="4247" w:type="dxa"/>
          </w:tcPr>
          <w:p w14:paraId="7FE53130" w14:textId="158E8674" w:rsidR="00D540D5" w:rsidRPr="007A6111" w:rsidRDefault="00124844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NYWhvbnk8L0F1dGhvcj48WWVhcj4xOTgyPC9ZZWFyPjxS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NYWhvbnk8L0F1dGhvcj48WWVhcj4xOTgyPC9ZZWFyPjxS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CD4F7A" w:rsidRPr="00CD4F7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GB"/>
              </w:rPr>
              <w:t>37-46</w:t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5246" w:type="dxa"/>
          </w:tcPr>
          <w:p w14:paraId="6510A382" w14:textId="77777777" w:rsidR="009C2FD8" w:rsidRPr="007A6111" w:rsidRDefault="00124844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o neurodevelopment assessment</w:t>
            </w:r>
          </w:p>
          <w:p w14:paraId="169CEF0F" w14:textId="6100AFD4" w:rsidR="009C2FD8" w:rsidRPr="007A6111" w:rsidRDefault="009C2FD8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o reported outcomes of interest</w:t>
            </w:r>
          </w:p>
        </w:tc>
      </w:tr>
      <w:tr w:rsidR="0022133A" w:rsidRPr="0022133A" w14:paraId="6811820A" w14:textId="77777777" w:rsidTr="00DF63FB">
        <w:tc>
          <w:tcPr>
            <w:tcW w:w="4247" w:type="dxa"/>
          </w:tcPr>
          <w:p w14:paraId="16406641" w14:textId="6C15BB2F" w:rsidR="0022133A" w:rsidRPr="007A6111" w:rsidRDefault="00F04513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XaWxsaWFtczwvQXV0aG9yPjxZZWFyPjIwMTU8L1llYXI+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XaWxsaWFtczwvQXV0aG9yPjxZZWFyPjIwMTU8L1llYXI+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CD4F7A" w:rsidRPr="00CD4F7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GB"/>
              </w:rPr>
              <w:t>47</w:t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5246" w:type="dxa"/>
          </w:tcPr>
          <w:p w14:paraId="3F9F9485" w14:textId="7AA8BDBA" w:rsidR="0022133A" w:rsidRPr="007A6111" w:rsidRDefault="00F04513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Fetal</w:t>
            </w:r>
            <w:proofErr w:type="spellEnd"/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period</w:t>
            </w:r>
          </w:p>
        </w:tc>
      </w:tr>
      <w:tr w:rsidR="009C2FD8" w:rsidRPr="005C691D" w14:paraId="329CF4C6" w14:textId="77777777" w:rsidTr="00DF63FB">
        <w:tc>
          <w:tcPr>
            <w:tcW w:w="4247" w:type="dxa"/>
          </w:tcPr>
          <w:p w14:paraId="4E32225D" w14:textId="734A5251" w:rsidR="009C2FD8" w:rsidRPr="007A6111" w:rsidRDefault="009C2FD8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HdW5uPC9BdXRob3I+PFllYXI+MjAxMjwvWWVhcj48UmVj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HdW5uPC9BdXRob3I+PFllYXI+MjAxMjwvWWVhcj48UmVj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</w:fldData>
              </w:fldCha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="00CD4F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CD4F7A" w:rsidRPr="00CD4F7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n-GB"/>
              </w:rPr>
              <w:t>48,49</w:t>
            </w: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5246" w:type="dxa"/>
          </w:tcPr>
          <w:p w14:paraId="745D1935" w14:textId="7CC7135A" w:rsidR="009C2FD8" w:rsidRPr="007A6111" w:rsidRDefault="009C2FD8" w:rsidP="00160F18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A6111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ata for TGA not specified</w:t>
            </w:r>
          </w:p>
        </w:tc>
      </w:tr>
    </w:tbl>
    <w:p w14:paraId="44341BA5" w14:textId="2DDD2E97" w:rsidR="0022133A" w:rsidRDefault="0022133A">
      <w:pPr>
        <w:rPr>
          <w:lang w:val="en-GB"/>
        </w:rPr>
      </w:pPr>
    </w:p>
    <w:p w14:paraId="195134E5" w14:textId="5B66E718" w:rsidR="00160F18" w:rsidRDefault="00160F18">
      <w:pPr>
        <w:rPr>
          <w:lang w:val="en-GB"/>
        </w:rPr>
      </w:pPr>
    </w:p>
    <w:p w14:paraId="15BC5C83" w14:textId="77777777" w:rsidR="00160F18" w:rsidRDefault="00160F18">
      <w:pPr>
        <w:rPr>
          <w:lang w:val="en-GB"/>
        </w:rPr>
      </w:pPr>
    </w:p>
    <w:p w14:paraId="33721E31" w14:textId="0567982D" w:rsidR="00160F18" w:rsidRDefault="00160F18" w:rsidP="00160F18">
      <w:pPr>
        <w:jc w:val="center"/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14F6DE69" wp14:editId="74328545">
            <wp:extent cx="5888917" cy="3556000"/>
            <wp:effectExtent l="0" t="0" r="0" b="635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8462" t="22575" r="20390" b="11789"/>
                    <a:stretch/>
                  </pic:blipFill>
                  <pic:spPr bwMode="auto">
                    <a:xfrm>
                      <a:off x="0" y="0"/>
                      <a:ext cx="5910919" cy="35692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955731" w14:textId="3B666615" w:rsidR="00160F18" w:rsidRDefault="00160F18" w:rsidP="00160F18">
      <w:pPr>
        <w:jc w:val="center"/>
        <w:rPr>
          <w:lang w:val="en-GB"/>
        </w:rPr>
      </w:pPr>
      <w:r w:rsidRPr="00160F18">
        <w:rPr>
          <w:noProof/>
          <w:lang w:val="en-GB"/>
        </w:rPr>
        <mc:AlternateContent>
          <mc:Choice Requires="wps">
            <w:drawing>
              <wp:anchor distT="45720" distB="45720" distL="114300" distR="114300" simplePos="0" relativeHeight="251659264" behindDoc="1" locked="0" layoutInCell="1" allowOverlap="1" wp14:anchorId="018EAB40" wp14:editId="76A1848D">
                <wp:simplePos x="0" y="0"/>
                <wp:positionH relativeFrom="column">
                  <wp:posOffset>-578485</wp:posOffset>
                </wp:positionH>
                <wp:positionV relativeFrom="paragraph">
                  <wp:posOffset>3112770</wp:posOffset>
                </wp:positionV>
                <wp:extent cx="6705600" cy="781050"/>
                <wp:effectExtent l="0" t="0" r="0" b="0"/>
                <wp:wrapTight wrapText="bothSides">
                  <wp:wrapPolygon edited="0">
                    <wp:start x="184" y="0"/>
                    <wp:lineTo x="184" y="21073"/>
                    <wp:lineTo x="21355" y="21073"/>
                    <wp:lineTo x="21355" y="0"/>
                    <wp:lineTo x="184" y="0"/>
                  </wp:wrapPolygon>
                </wp:wrapTight>
                <wp:docPr id="217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705600" cy="7810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20A99B" w14:textId="701C0F61" w:rsidR="00160F18" w:rsidRPr="00160F18" w:rsidRDefault="00160F18" w:rsidP="00160F18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160F18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>Supplementary Fig</w:t>
                            </w:r>
                            <w:r w:rsidR="00D46E52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>.</w:t>
                            </w:r>
                            <w:r w:rsidRPr="00160F18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 1</w:t>
                            </w:r>
                            <w:r w:rsidRPr="00160F18"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lang w:val="en-GB"/>
                              </w:rPr>
                              <w:t xml:space="preserve"> Risk of bias summary and risk of bias graph for included studies. A- Risk of bias summary of non-randomized studies; B- Risk of bias summary of randomized studies; C- Rick of bias graph of non-randomized studies; D- Risk of bias graph of randomized studies.</w:t>
                            </w:r>
                          </w:p>
                          <w:p w14:paraId="3DF5A7FF" w14:textId="1197AA8A" w:rsidR="00160F18" w:rsidRPr="00160F18" w:rsidRDefault="00160F18">
                            <w:pPr>
                              <w:rPr>
                                <w:lang w:val="en-GB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18EAB40" id="_x0000_t202" coordsize="21600,21600" o:spt="202" path="m,l,21600r21600,l21600,xe">
                <v:stroke joinstyle="miter"/>
                <v:path gradientshapeok="t" o:connecttype="rect"/>
              </v:shapetype>
              <v:shape id="Caixa de Texto 2" o:spid="_x0000_s1026" type="#_x0000_t202" style="position:absolute;left:0;text-align:left;margin-left:-45.55pt;margin-top:245.1pt;width:528pt;height:61.5pt;z-index:-2516572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" filled="f" stroked="f">
                <v:textbox>
                  <w:txbxContent>
                    <w:p w14:paraId="7520A99B" w14:textId="701C0F61" w:rsidR="00160F18" w:rsidRPr="00160F18" w:rsidRDefault="00160F18" w:rsidP="00160F18">
                      <w:pPr>
                        <w:jc w:val="both"/>
                        <w:rPr>
                          <w:rFonts w:ascii="Times New Roman" w:hAnsi="Times New Roman" w:cs="Times New Roman"/>
                          <w:sz w:val="20"/>
                          <w:szCs w:val="20"/>
                          <w:lang w:val="en-GB"/>
                        </w:rPr>
                      </w:pPr>
                      <w:r w:rsidRPr="00160F18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  <w:t>Supplementary Fig</w:t>
                      </w:r>
                      <w:r w:rsidR="00D46E52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  <w:t>.</w:t>
                      </w:r>
                      <w:r w:rsidRPr="00160F18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  <w:t xml:space="preserve"> 1</w:t>
                      </w:r>
                      <w:r w:rsidRPr="00160F18">
                        <w:rPr>
                          <w:rFonts w:ascii="Times New Roman" w:hAnsi="Times New Roman" w:cs="Times New Roman"/>
                          <w:sz w:val="20"/>
                          <w:szCs w:val="20"/>
                          <w:lang w:val="en-GB"/>
                        </w:rPr>
                        <w:t xml:space="preserve"> Risk of bias summary and risk of bias graph for included studies. A- Risk of bias summary of non-randomized studies; B- Risk of bias summary of randomized studies; C- Rick of bias graph of non-randomized studies; D- Risk of bias graph of randomized studies.</w:t>
                      </w:r>
                    </w:p>
                    <w:p w14:paraId="3DF5A7FF" w14:textId="1197AA8A" w:rsidR="00160F18" w:rsidRPr="00160F18" w:rsidRDefault="00160F18">
                      <w:pPr>
                        <w:rPr>
                          <w:lang w:val="en-GB"/>
                        </w:rPr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59B79956" wp14:editId="741D6DAE">
            <wp:extent cx="5714542" cy="2870200"/>
            <wp:effectExtent l="0" t="0" r="635" b="635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l="20343" t="22784" r="27681" b="30812"/>
                    <a:stretch/>
                  </pic:blipFill>
                  <pic:spPr bwMode="auto">
                    <a:xfrm>
                      <a:off x="0" y="0"/>
                      <a:ext cx="5727497" cy="28767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A3CAB0" w14:textId="0DD5FA79" w:rsidR="00160F18" w:rsidRDefault="00160F18" w:rsidP="00160F18">
      <w:pPr>
        <w:jc w:val="center"/>
        <w:rPr>
          <w:lang w:val="en-GB"/>
        </w:rPr>
      </w:pPr>
    </w:p>
    <w:p w14:paraId="7AFF43E9" w14:textId="2D6707F0" w:rsidR="00160F18" w:rsidRDefault="00160F18" w:rsidP="00160F18">
      <w:pPr>
        <w:jc w:val="center"/>
        <w:rPr>
          <w:lang w:val="en-GB"/>
        </w:rPr>
      </w:pPr>
    </w:p>
    <w:p w14:paraId="64A85F9F" w14:textId="2A694402" w:rsidR="00081EC6" w:rsidRDefault="00081EC6" w:rsidP="00160F18">
      <w:pPr>
        <w:jc w:val="center"/>
        <w:rPr>
          <w:lang w:val="en-GB"/>
        </w:rPr>
      </w:pPr>
    </w:p>
    <w:p w14:paraId="2362D420" w14:textId="77777777" w:rsidR="00081EC6" w:rsidRDefault="00081EC6" w:rsidP="00160F18">
      <w:pPr>
        <w:jc w:val="center"/>
        <w:rPr>
          <w:lang w:val="en-GB"/>
        </w:rPr>
      </w:pPr>
    </w:p>
    <w:p w14:paraId="08AD77A5" w14:textId="77777777" w:rsidR="00D56BE8" w:rsidRDefault="00D56BE8">
      <w:pPr>
        <w:rPr>
          <w:lang w:val="en-GB"/>
        </w:rPr>
      </w:pPr>
    </w:p>
    <w:p w14:paraId="406FBC94" w14:textId="2E763A75" w:rsidR="00027C9A" w:rsidRPr="00CD4F7A" w:rsidRDefault="00027C9A">
      <w:pPr>
        <w:rPr>
          <w:rFonts w:ascii="Times New Roman" w:hAnsi="Times New Roman" w:cs="Times New Roman"/>
          <w:b/>
          <w:bCs/>
          <w:sz w:val="20"/>
          <w:szCs w:val="20"/>
          <w:lang w:val="en-GB"/>
        </w:rPr>
      </w:pPr>
      <w:r w:rsidRPr="00CD4F7A">
        <w:rPr>
          <w:rFonts w:ascii="Times New Roman" w:hAnsi="Times New Roman" w:cs="Times New Roman"/>
          <w:b/>
          <w:bCs/>
          <w:sz w:val="20"/>
          <w:szCs w:val="20"/>
          <w:lang w:val="en-GB"/>
        </w:rPr>
        <w:lastRenderedPageBreak/>
        <w:t>Bibliographic references</w:t>
      </w:r>
    </w:p>
    <w:p w14:paraId="70B83EFA" w14:textId="345A584D" w:rsidR="00CD4F7A" w:rsidRPr="00CD4F7A" w:rsidRDefault="0022133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Pr="00CD4F7A">
        <w:rPr>
          <w:rFonts w:ascii="Times New Roman" w:hAnsi="Times New Roman" w:cs="Times New Roman"/>
          <w:sz w:val="20"/>
          <w:szCs w:val="20"/>
          <w:lang w:val="en-GB"/>
        </w:rPr>
        <w:instrText xml:space="preserve"> ADDIN EN.REFLIST </w:instrText>
      </w:r>
      <w:r w:rsidRPr="00CD4F7A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CD4F7A" w:rsidRPr="00CD4F7A">
        <w:rPr>
          <w:rFonts w:ascii="Times New Roman" w:hAnsi="Times New Roman" w:cs="Times New Roman"/>
          <w:sz w:val="20"/>
          <w:szCs w:val="20"/>
        </w:rPr>
        <w:t>1.</w:t>
      </w:r>
      <w:r w:rsidR="00CD4F7A" w:rsidRPr="00CD4F7A">
        <w:rPr>
          <w:rFonts w:ascii="Times New Roman" w:hAnsi="Times New Roman" w:cs="Times New Roman"/>
          <w:sz w:val="20"/>
          <w:szCs w:val="20"/>
        </w:rPr>
        <w:tab/>
        <w:t xml:space="preserve">Calderon J, Angeard N, Pinabiaux C, Bonnet D, Jambaque I. Facial expression recognition and emotion understanding in children after neonatal open-heart surgery for transposition of the great arteries. </w:t>
      </w:r>
      <w:r w:rsidR="00CD4F7A" w:rsidRPr="00CD4F7A">
        <w:rPr>
          <w:rFonts w:ascii="Times New Roman" w:hAnsi="Times New Roman" w:cs="Times New Roman"/>
          <w:i/>
          <w:sz w:val="20"/>
          <w:szCs w:val="20"/>
        </w:rPr>
        <w:t>Developmental medicine and child neurology</w:t>
      </w:r>
      <w:r w:rsidR="00CD4F7A" w:rsidRPr="00CD4F7A">
        <w:rPr>
          <w:rFonts w:ascii="Times New Roman" w:hAnsi="Times New Roman" w:cs="Times New Roman"/>
          <w:sz w:val="20"/>
          <w:szCs w:val="20"/>
        </w:rPr>
        <w:t>. 2014;56(6):564-71. Comment in: Dev Med Child Neurol. 2014 Jun;56(6):512-3 PMID: 24621092 [</w:t>
      </w:r>
      <w:hyperlink r:id="rId14" w:history="1">
        <w:r w:rsidR="00CD4F7A"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www.ncbi.nlm.nih.gov/pubmed/24621092</w:t>
        </w:r>
      </w:hyperlink>
      <w:r w:rsidR="00CD4F7A" w:rsidRPr="00CD4F7A">
        <w:rPr>
          <w:rFonts w:ascii="Times New Roman" w:hAnsi="Times New Roman" w:cs="Times New Roman"/>
          <w:sz w:val="20"/>
          <w:szCs w:val="20"/>
        </w:rPr>
        <w:t>]. doi:</w:t>
      </w:r>
      <w:hyperlink r:id="rId15" w:history="1">
        <w:r w:rsidR="00CD4F7A"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111/dmcn.12381</w:t>
        </w:r>
      </w:hyperlink>
    </w:p>
    <w:p w14:paraId="7E3741A9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Calderon J, Bonnet D, Courtin C, Concordet S, Plumet MH, Angeard N. Executive function and theory of mind in school-aged children after neonatal corrective cardiac surgery for transposition of the great arteries. Article. </w:t>
      </w:r>
      <w:r w:rsidRPr="00CD4F7A">
        <w:rPr>
          <w:rFonts w:ascii="Times New Roman" w:hAnsi="Times New Roman" w:cs="Times New Roman"/>
          <w:i/>
          <w:sz w:val="20"/>
          <w:szCs w:val="20"/>
        </w:rPr>
        <w:t>Developmental Medicine and Child Neurology</w:t>
      </w:r>
      <w:r w:rsidRPr="00CD4F7A">
        <w:rPr>
          <w:rFonts w:ascii="Times New Roman" w:hAnsi="Times New Roman" w:cs="Times New Roman"/>
          <w:sz w:val="20"/>
          <w:szCs w:val="20"/>
        </w:rPr>
        <w:t>. 2010;52(12):1139-1144. doi:10.1111/j.1469-8749.2010.03735.x</w:t>
      </w:r>
    </w:p>
    <w:p w14:paraId="1DBECEAD" w14:textId="5144241E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3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Banks L, Rosenthal S, Manlhiot C, et al. Exercise Capacity and Self-Efficacy are Associated with Moderate-to-Vigorous Intensity Physical Activity in Children with Congenital Heart Disease. </w:t>
      </w:r>
      <w:r w:rsidRPr="00CD4F7A">
        <w:rPr>
          <w:rFonts w:ascii="Times New Roman" w:hAnsi="Times New Roman" w:cs="Times New Roman"/>
          <w:i/>
          <w:sz w:val="20"/>
          <w:szCs w:val="20"/>
        </w:rPr>
        <w:t>Pediatric cardiology</w:t>
      </w:r>
      <w:r w:rsidRPr="00CD4F7A">
        <w:rPr>
          <w:rFonts w:ascii="Times New Roman" w:hAnsi="Times New Roman" w:cs="Times New Roman"/>
          <w:sz w:val="20"/>
          <w:szCs w:val="20"/>
        </w:rPr>
        <w:t>. 2017;38(6):1206-1214. doi:</w:t>
      </w:r>
      <w:hyperlink r:id="rId16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07/s00246-017-1645-2</w:t>
        </w:r>
      </w:hyperlink>
    </w:p>
    <w:p w14:paraId="20063179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4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Newburger JW, Wypij D, Bellinger DC, et al. Length of stay after infant heart surgery is related to cognitive outcome at age 8 years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pediatrics</w:t>
      </w:r>
      <w:r w:rsidRPr="00CD4F7A">
        <w:rPr>
          <w:rFonts w:ascii="Times New Roman" w:hAnsi="Times New Roman" w:cs="Times New Roman"/>
          <w:sz w:val="20"/>
          <w:szCs w:val="20"/>
        </w:rPr>
        <w:t xml:space="preserve">. 2003;143(1):67-73. </w:t>
      </w:r>
    </w:p>
    <w:p w14:paraId="5DE8AF6B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5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Ellerbeck KA, Smith ML, Brenner JI, et al. DEVELOPMENTAL OUTCOME OF CHILDREN SURVIVING TRANSPOSITION OF THE GREAT-ARTERIES. </w:t>
      </w:r>
      <w:r w:rsidRPr="00CD4F7A">
        <w:rPr>
          <w:rFonts w:ascii="Times New Roman" w:hAnsi="Times New Roman" w:cs="Times New Roman"/>
          <w:i/>
          <w:sz w:val="20"/>
          <w:szCs w:val="20"/>
        </w:rPr>
        <w:t>PEDIATRIC RESEARCH</w:t>
      </w:r>
      <w:r w:rsidRPr="00CD4F7A">
        <w:rPr>
          <w:rFonts w:ascii="Times New Roman" w:hAnsi="Times New Roman" w:cs="Times New Roman"/>
          <w:sz w:val="20"/>
          <w:szCs w:val="20"/>
        </w:rPr>
        <w:t xml:space="preserve">. APR 1995;37(4):A25-A25. </w:t>
      </w:r>
    </w:p>
    <w:p w14:paraId="50B079AE" w14:textId="36202EBE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6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Cassidy AR, White MT, DeMaso DR, Newburger JW, Bellinger DC. Processing speed, executive function, and academic achievement in children with dextro-transposition of the great arteries: Testing a longitudinal developmental cascade model. </w:t>
      </w:r>
      <w:r w:rsidRPr="00CD4F7A">
        <w:rPr>
          <w:rFonts w:ascii="Times New Roman" w:hAnsi="Times New Roman" w:cs="Times New Roman"/>
          <w:i/>
          <w:sz w:val="20"/>
          <w:szCs w:val="20"/>
        </w:rPr>
        <w:t>Neuropsychology</w:t>
      </w:r>
      <w:r w:rsidRPr="00CD4F7A">
        <w:rPr>
          <w:rFonts w:ascii="Times New Roman" w:hAnsi="Times New Roman" w:cs="Times New Roman"/>
          <w:sz w:val="20"/>
          <w:szCs w:val="20"/>
        </w:rPr>
        <w:t>. 2016;30(7):874-885. doi:</w:t>
      </w:r>
      <w:hyperlink r:id="rId17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37/neu0000289</w:t>
        </w:r>
      </w:hyperlink>
    </w:p>
    <w:p w14:paraId="26DFC0A5" w14:textId="358D97FC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7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Bellinger DC, Wypij D, duPlessis AJ, et al. Neurodevelopmental status at eight years in children with dextro-transposition of the great arteries: the Boston Circulatory Arrest Trial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thoracic and cardiovascular surgery</w:t>
      </w:r>
      <w:r w:rsidRPr="00CD4F7A">
        <w:rPr>
          <w:rFonts w:ascii="Times New Roman" w:hAnsi="Times New Roman" w:cs="Times New Roman"/>
          <w:sz w:val="20"/>
          <w:szCs w:val="20"/>
        </w:rPr>
        <w:t>. 2003;126(5):1385-96. Comment in: J Thorac Cardiovasc Surg. 2004 May;127(5):1256-61 PMID: 15115980 [</w:t>
      </w:r>
      <w:hyperlink r:id="rId18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www.ncbi.nlm.nih.gov/pubmed/15115980</w:t>
        </w:r>
      </w:hyperlink>
      <w:r w:rsidRPr="00CD4F7A">
        <w:rPr>
          <w:rFonts w:ascii="Times New Roman" w:hAnsi="Times New Roman" w:cs="Times New Roman"/>
          <w:sz w:val="20"/>
          <w:szCs w:val="20"/>
        </w:rPr>
        <w:t>] Comment in: J Thorac Cardiovasc Surg. 2004 Jun;127(6):1857-8; author reply 1858 PMID: 15173766 [</w:t>
      </w:r>
      <w:hyperlink r:id="rId19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www.ncbi.nlm.nih.gov/pubmed/15173766</w:t>
        </w:r>
      </w:hyperlink>
      <w:r w:rsidRPr="00CD4F7A">
        <w:rPr>
          <w:rFonts w:ascii="Times New Roman" w:hAnsi="Times New Roman" w:cs="Times New Roman"/>
          <w:sz w:val="20"/>
          <w:szCs w:val="20"/>
        </w:rPr>
        <w:t>] Comment in: J Thorac Cardiovasc Surg. 2005 Nov;130(5):1236 PMID: 16256773 [</w:t>
      </w:r>
      <w:hyperlink r:id="rId20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www.ncbi.nlm.nih.gov/pubmed/16256773</w:t>
        </w:r>
      </w:hyperlink>
      <w:r w:rsidRPr="00CD4F7A">
        <w:rPr>
          <w:rFonts w:ascii="Times New Roman" w:hAnsi="Times New Roman" w:cs="Times New Roman"/>
          <w:sz w:val="20"/>
          <w:szCs w:val="20"/>
        </w:rPr>
        <w:t xml:space="preserve">]. </w:t>
      </w:r>
    </w:p>
    <w:p w14:paraId="02E98D38" w14:textId="343C2A5F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8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Wypij D, Newburger JW, Rappaport LA, et al. The effect of duration of deep hypothermic circulatory arrest in infant heart surgery on late neurodevelopment: the Boston Circulatory Arrest Trial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thoracic and cardiovascular surgery</w:t>
      </w:r>
      <w:r w:rsidRPr="00CD4F7A">
        <w:rPr>
          <w:rFonts w:ascii="Times New Roman" w:hAnsi="Times New Roman" w:cs="Times New Roman"/>
          <w:sz w:val="20"/>
          <w:szCs w:val="20"/>
        </w:rPr>
        <w:t>. 2003;126(5):1397-403. Comment in: J Thorac Cardiovasc Surg. 2004 May;127(5):1256-61 PMID: 15115980 [</w:t>
      </w:r>
      <w:hyperlink r:id="rId21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www.ncbi.nlm.nih.gov/pubmed/15115980</w:t>
        </w:r>
      </w:hyperlink>
      <w:r w:rsidRPr="00CD4F7A">
        <w:rPr>
          <w:rFonts w:ascii="Times New Roman" w:hAnsi="Times New Roman" w:cs="Times New Roman"/>
          <w:sz w:val="20"/>
          <w:szCs w:val="20"/>
        </w:rPr>
        <w:t>] Comment in: J Thorac Cardiovasc Surg. 2005 Nov;130(5):1236 PMID: 16256773 [</w:t>
      </w:r>
      <w:hyperlink r:id="rId22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www.ncbi.nlm.nih.gov/pubmed/16256773</w:t>
        </w:r>
      </w:hyperlink>
      <w:r w:rsidRPr="00CD4F7A">
        <w:rPr>
          <w:rFonts w:ascii="Times New Roman" w:hAnsi="Times New Roman" w:cs="Times New Roman"/>
          <w:sz w:val="20"/>
          <w:szCs w:val="20"/>
        </w:rPr>
        <w:t xml:space="preserve">]. </w:t>
      </w:r>
    </w:p>
    <w:p w14:paraId="7E8CE4E1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9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Gomelsky A, Holden EW, Ellerbeck KA, Brenner JI. Predictors of developmental outcomes in children with complete transposition. </w:t>
      </w:r>
      <w:r w:rsidRPr="00CD4F7A">
        <w:rPr>
          <w:rFonts w:ascii="Times New Roman" w:hAnsi="Times New Roman" w:cs="Times New Roman"/>
          <w:i/>
          <w:sz w:val="20"/>
          <w:szCs w:val="20"/>
        </w:rPr>
        <w:t>Cardiology in the young</w:t>
      </w:r>
      <w:r w:rsidRPr="00CD4F7A">
        <w:rPr>
          <w:rFonts w:ascii="Times New Roman" w:hAnsi="Times New Roman" w:cs="Times New Roman"/>
          <w:sz w:val="20"/>
          <w:szCs w:val="20"/>
        </w:rPr>
        <w:t xml:space="preserve">. 1998;8(3):352-7. </w:t>
      </w:r>
    </w:p>
    <w:p w14:paraId="3866112E" w14:textId="71ECA262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10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Bellinger DC, Newburger JW, Wypij D, Kuban KCK, duPlesssis AJ, Rappaport LA. Behaviour at eight years in children with surgically corrected transposition: The Boston Circulatory Arrest Trial. </w:t>
      </w:r>
      <w:r w:rsidRPr="00CD4F7A">
        <w:rPr>
          <w:rFonts w:ascii="Times New Roman" w:hAnsi="Times New Roman" w:cs="Times New Roman"/>
          <w:i/>
          <w:sz w:val="20"/>
          <w:szCs w:val="20"/>
        </w:rPr>
        <w:t>Cardiology in the young</w:t>
      </w:r>
      <w:r w:rsidRPr="00CD4F7A">
        <w:rPr>
          <w:rFonts w:ascii="Times New Roman" w:hAnsi="Times New Roman" w:cs="Times New Roman"/>
          <w:sz w:val="20"/>
          <w:szCs w:val="20"/>
        </w:rPr>
        <w:t>. 2009;19(1):86-97. doi:</w:t>
      </w:r>
      <w:hyperlink r:id="rId23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17/S1047951108003454</w:t>
        </w:r>
      </w:hyperlink>
    </w:p>
    <w:p w14:paraId="4B3BA33C" w14:textId="0AE6912A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11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Robson VK, Stopp C, Wypij D, et al. Longitudinal Associations between Neurodevelopment and Psychosocial Health Status in Patients with Repaired D-Transposition of the Great Arteries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pediatrics</w:t>
      </w:r>
      <w:r w:rsidRPr="00CD4F7A">
        <w:rPr>
          <w:rFonts w:ascii="Times New Roman" w:hAnsi="Times New Roman" w:cs="Times New Roman"/>
          <w:sz w:val="20"/>
          <w:szCs w:val="20"/>
        </w:rPr>
        <w:t>. 2019;204:38-45.e1. doi:</w:t>
      </w:r>
      <w:hyperlink r:id="rId24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16/j.jpeds.2018.08.069</w:t>
        </w:r>
      </w:hyperlink>
    </w:p>
    <w:p w14:paraId="383A4717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12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Hovels-Gurich HH, Seghaye M-C, Schnitker R, et al. Long-term neurodevelopmental outcomes in school-aged children after neonatal arterial switch operation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thoracic and cardiovascular surgery</w:t>
      </w:r>
      <w:r w:rsidRPr="00CD4F7A">
        <w:rPr>
          <w:rFonts w:ascii="Times New Roman" w:hAnsi="Times New Roman" w:cs="Times New Roman"/>
          <w:sz w:val="20"/>
          <w:szCs w:val="20"/>
        </w:rPr>
        <w:t xml:space="preserve">. 2002;124(3):448-58. </w:t>
      </w:r>
    </w:p>
    <w:p w14:paraId="65C90A40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13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Karl TR, Hall S, Ford G, et al. Arterial switch with full-flow cardiopulmonary bypass and limited circulatory arrest: neurodevelopmental outcome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thoracic and cardiovascular surgery</w:t>
      </w:r>
      <w:r w:rsidRPr="00CD4F7A">
        <w:rPr>
          <w:rFonts w:ascii="Times New Roman" w:hAnsi="Times New Roman" w:cs="Times New Roman"/>
          <w:sz w:val="20"/>
          <w:szCs w:val="20"/>
        </w:rPr>
        <w:t xml:space="preserve">. 2004;127(1):213-22. </w:t>
      </w:r>
    </w:p>
    <w:p w14:paraId="181B336A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14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Jedlicka-Kohler I, Sinko-Sanz K, Schlemmer M, Wimmer M. [Cognitive development of children and adolescents after correction of transposition of great vessels]. </w:t>
      </w:r>
      <w:r w:rsidRPr="00CD4F7A">
        <w:rPr>
          <w:rFonts w:ascii="Times New Roman" w:hAnsi="Times New Roman" w:cs="Times New Roman"/>
          <w:i/>
          <w:sz w:val="20"/>
          <w:szCs w:val="20"/>
        </w:rPr>
        <w:t>Kognitive Entwicklung von Kindern und Jugendlichen nach Korrektur einer Transposition der grossen Gefasse</w:t>
      </w:r>
      <w:r w:rsidRPr="00CD4F7A">
        <w:rPr>
          <w:rFonts w:ascii="Times New Roman" w:hAnsi="Times New Roman" w:cs="Times New Roman"/>
          <w:sz w:val="20"/>
          <w:szCs w:val="20"/>
        </w:rPr>
        <w:t xml:space="preserve">. 1995;207(2):68-72. </w:t>
      </w:r>
    </w:p>
    <w:p w14:paraId="43A04B1B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15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Hovels-Gurich HH, Konrad K, Wiesner M, et al. Long term behavioural outcome after neonatal arterial switch operation for transposition of the great arteries. </w:t>
      </w:r>
      <w:r w:rsidRPr="00CD4F7A">
        <w:rPr>
          <w:rFonts w:ascii="Times New Roman" w:hAnsi="Times New Roman" w:cs="Times New Roman"/>
          <w:i/>
          <w:sz w:val="20"/>
          <w:szCs w:val="20"/>
        </w:rPr>
        <w:t>Archives of disease in childhood</w:t>
      </w:r>
      <w:r w:rsidRPr="00CD4F7A">
        <w:rPr>
          <w:rFonts w:ascii="Times New Roman" w:hAnsi="Times New Roman" w:cs="Times New Roman"/>
          <w:sz w:val="20"/>
          <w:szCs w:val="20"/>
        </w:rPr>
        <w:t xml:space="preserve">. 2002;87(6):506-10. </w:t>
      </w:r>
    </w:p>
    <w:p w14:paraId="0295389C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16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Dunbar-Masterson C, Wypij D, Bellinger DC, et al. General health status of children with D-transposition of the great arteries after the arterial switch operation. </w:t>
      </w:r>
      <w:r w:rsidRPr="00CD4F7A">
        <w:rPr>
          <w:rFonts w:ascii="Times New Roman" w:hAnsi="Times New Roman" w:cs="Times New Roman"/>
          <w:i/>
          <w:sz w:val="20"/>
          <w:szCs w:val="20"/>
        </w:rPr>
        <w:t>Circulation</w:t>
      </w:r>
      <w:r w:rsidRPr="00CD4F7A">
        <w:rPr>
          <w:rFonts w:ascii="Times New Roman" w:hAnsi="Times New Roman" w:cs="Times New Roman"/>
          <w:sz w:val="20"/>
          <w:szCs w:val="20"/>
        </w:rPr>
        <w:t xml:space="preserve">. 2001;104(12 Suppl 1):I138-42. </w:t>
      </w:r>
    </w:p>
    <w:p w14:paraId="3D793B22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17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Hesz N, Clark EB. Cognitive development in transposition of the great vessels. </w:t>
      </w:r>
      <w:r w:rsidRPr="00CD4F7A">
        <w:rPr>
          <w:rFonts w:ascii="Times New Roman" w:hAnsi="Times New Roman" w:cs="Times New Roman"/>
          <w:i/>
          <w:sz w:val="20"/>
          <w:szCs w:val="20"/>
        </w:rPr>
        <w:t>Archives of disease in childhood</w:t>
      </w:r>
      <w:r w:rsidRPr="00CD4F7A">
        <w:rPr>
          <w:rFonts w:ascii="Times New Roman" w:hAnsi="Times New Roman" w:cs="Times New Roman"/>
          <w:sz w:val="20"/>
          <w:szCs w:val="20"/>
        </w:rPr>
        <w:t xml:space="preserve">. 1988;63(2):198-200. </w:t>
      </w:r>
    </w:p>
    <w:p w14:paraId="31C7C4BA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lastRenderedPageBreak/>
        <w:t>18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Hovels-Gurich HH, Seghaye MC, Dabritz S, Messmer BJ, von Bernuth G. Cognitive and motor development in preschool and school-aged children after neonatal arterial switch operation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thoracic and cardiovascular surgery</w:t>
      </w:r>
      <w:r w:rsidRPr="00CD4F7A">
        <w:rPr>
          <w:rFonts w:ascii="Times New Roman" w:hAnsi="Times New Roman" w:cs="Times New Roman"/>
          <w:sz w:val="20"/>
          <w:szCs w:val="20"/>
        </w:rPr>
        <w:t xml:space="preserve">. 1997;114(4):578-85. </w:t>
      </w:r>
    </w:p>
    <w:p w14:paraId="3084EC93" w14:textId="4A592E42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19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Calderon J, Jambaque I, Bonnet D, Angeard N. Executive functions development in 5- to 7-year-old children with transposition of the great arteries: a longitudinal study. </w:t>
      </w:r>
      <w:r w:rsidRPr="00CD4F7A">
        <w:rPr>
          <w:rFonts w:ascii="Times New Roman" w:hAnsi="Times New Roman" w:cs="Times New Roman"/>
          <w:i/>
          <w:sz w:val="20"/>
          <w:szCs w:val="20"/>
        </w:rPr>
        <w:t>Developmental neuropsychology</w:t>
      </w:r>
      <w:r w:rsidRPr="00CD4F7A">
        <w:rPr>
          <w:rFonts w:ascii="Times New Roman" w:hAnsi="Times New Roman" w:cs="Times New Roman"/>
          <w:sz w:val="20"/>
          <w:szCs w:val="20"/>
        </w:rPr>
        <w:t>. 2014;39(5):365-84. doi:</w:t>
      </w:r>
      <w:hyperlink r:id="rId25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80/87565641.2014.916709</w:t>
        </w:r>
      </w:hyperlink>
    </w:p>
    <w:p w14:paraId="44127BD3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0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Jones B, Muscara F, Lloyd O, McKinlay L, Justo R. Neurodevelopmental outcome following open heart surgery in infancy: 6-year follow-up. </w:t>
      </w:r>
      <w:r w:rsidRPr="00CD4F7A">
        <w:rPr>
          <w:rFonts w:ascii="Times New Roman" w:hAnsi="Times New Roman" w:cs="Times New Roman"/>
          <w:i/>
          <w:sz w:val="20"/>
          <w:szCs w:val="20"/>
        </w:rPr>
        <w:t>CARDIOLOGY IN THE YOUNG</w:t>
      </w:r>
      <w:r w:rsidRPr="00CD4F7A">
        <w:rPr>
          <w:rFonts w:ascii="Times New Roman" w:hAnsi="Times New Roman" w:cs="Times New Roman"/>
          <w:sz w:val="20"/>
          <w:szCs w:val="20"/>
        </w:rPr>
        <w:t>. JUN 2015;25(5):903-910. doi:10.1017/S1047951114001140</w:t>
      </w:r>
    </w:p>
    <w:p w14:paraId="54F6BA0D" w14:textId="2226ED00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1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Vahsen N, Kavsek M, Toussaint-Gotz N, Schneider K, Urban AE, Schneider M. [Cognitive and motor abilities and behavioural outcome in children after neonatal operation with cardiopulmonary bypass]. </w:t>
      </w:r>
      <w:r w:rsidRPr="00CD4F7A">
        <w:rPr>
          <w:rFonts w:ascii="Times New Roman" w:hAnsi="Times New Roman" w:cs="Times New Roman"/>
          <w:i/>
          <w:sz w:val="20"/>
          <w:szCs w:val="20"/>
        </w:rPr>
        <w:t>Kognitive und motorische Leistungsfahigkeit und Verhalten bei Kindern nach Herz-Lungen-Maschinen-Operation im Neugeborenenalter</w:t>
      </w:r>
      <w:r w:rsidRPr="00CD4F7A">
        <w:rPr>
          <w:rFonts w:ascii="Times New Roman" w:hAnsi="Times New Roman" w:cs="Times New Roman"/>
          <w:sz w:val="20"/>
          <w:szCs w:val="20"/>
        </w:rPr>
        <w:t>. 2009;221(1):19-24. doi:</w:t>
      </w:r>
      <w:hyperlink r:id="rId26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55/s-2007-985863</w:t>
        </w:r>
      </w:hyperlink>
    </w:p>
    <w:p w14:paraId="58DCB7F3" w14:textId="74FB9DFD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2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Heinrichs AKM, Holschen A, Krings T, et al. Neurologic and psycho-intellectual outcome related to structural brain imaging in adolescents and young adults after neonatal arterial switch operation for transposition of the great arteries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thoracic and cardiovascular surgery</w:t>
      </w:r>
      <w:r w:rsidRPr="00CD4F7A">
        <w:rPr>
          <w:rFonts w:ascii="Times New Roman" w:hAnsi="Times New Roman" w:cs="Times New Roman"/>
          <w:sz w:val="20"/>
          <w:szCs w:val="20"/>
        </w:rPr>
        <w:t>. 2014;148(5):2190-9. Comment in: J Thorac Cardiovasc Surg. 2014 Nov;148(5):1790-1 PMID: 25444179 [</w:t>
      </w:r>
      <w:hyperlink r:id="rId27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www.ncbi.nlm.nih.gov/pubmed/25444179</w:t>
        </w:r>
      </w:hyperlink>
      <w:r w:rsidRPr="00CD4F7A">
        <w:rPr>
          <w:rFonts w:ascii="Times New Roman" w:hAnsi="Times New Roman" w:cs="Times New Roman"/>
          <w:sz w:val="20"/>
          <w:szCs w:val="20"/>
        </w:rPr>
        <w:t>] Comment in: J Thorac Cardiovasc Surg. 2014 Nov;148(5):2199-200 PMID: 25444192 [</w:t>
      </w:r>
      <w:hyperlink r:id="rId28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www.ncbi.nlm.nih.gov/pubmed/25444192</w:t>
        </w:r>
      </w:hyperlink>
      <w:r w:rsidRPr="00CD4F7A">
        <w:rPr>
          <w:rFonts w:ascii="Times New Roman" w:hAnsi="Times New Roman" w:cs="Times New Roman"/>
          <w:sz w:val="20"/>
          <w:szCs w:val="20"/>
        </w:rPr>
        <w:t>]. doi:</w:t>
      </w:r>
      <w:hyperlink r:id="rId29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16/j.jtcvs.2013.10.087</w:t>
        </w:r>
      </w:hyperlink>
    </w:p>
    <w:p w14:paraId="110AAA52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3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O'Dougherty M, Wright FS, Garmezy N, Loewenson RB, Torres F. Later competence and adaptation in infants who survive severe heart defects. </w:t>
      </w:r>
      <w:r w:rsidRPr="00CD4F7A">
        <w:rPr>
          <w:rFonts w:ascii="Times New Roman" w:hAnsi="Times New Roman" w:cs="Times New Roman"/>
          <w:i/>
          <w:sz w:val="20"/>
          <w:szCs w:val="20"/>
        </w:rPr>
        <w:t>Child development</w:t>
      </w:r>
      <w:r w:rsidRPr="00CD4F7A">
        <w:rPr>
          <w:rFonts w:ascii="Times New Roman" w:hAnsi="Times New Roman" w:cs="Times New Roman"/>
          <w:sz w:val="20"/>
          <w:szCs w:val="20"/>
        </w:rPr>
        <w:t xml:space="preserve">. 1983;54(5):1129-42. </w:t>
      </w:r>
    </w:p>
    <w:p w14:paraId="6F0D4AEE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4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Williams WG, McCrindle BW, Ashburn DA, et al. Outcomes of 829 neonates with complete transposition of the great arteries 12-17 years after repair. </w:t>
      </w:r>
      <w:r w:rsidRPr="00CD4F7A">
        <w:rPr>
          <w:rFonts w:ascii="Times New Roman" w:hAnsi="Times New Roman" w:cs="Times New Roman"/>
          <w:i/>
          <w:sz w:val="20"/>
          <w:szCs w:val="20"/>
        </w:rPr>
        <w:t>European journal of cardio-thoracic surgery : official journal of the European Association for Cardio-thoracic Surgery</w:t>
      </w:r>
      <w:r w:rsidRPr="00CD4F7A">
        <w:rPr>
          <w:rFonts w:ascii="Times New Roman" w:hAnsi="Times New Roman" w:cs="Times New Roman"/>
          <w:sz w:val="20"/>
          <w:szCs w:val="20"/>
        </w:rPr>
        <w:t xml:space="preserve">. 2003;24(1):1-10. </w:t>
      </w:r>
    </w:p>
    <w:p w14:paraId="531D9FDF" w14:textId="13DDE61E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5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Cassidy AR, White MT, DeMaso DR, Newburger JW, Bellinger DC. Executive Function in Children and Adolescents with Critical Cyanotic Congenital Heart Disease. </w:t>
      </w:r>
      <w:r w:rsidRPr="00CD4F7A">
        <w:rPr>
          <w:rFonts w:ascii="Times New Roman" w:hAnsi="Times New Roman" w:cs="Times New Roman"/>
          <w:i/>
          <w:sz w:val="20"/>
          <w:szCs w:val="20"/>
        </w:rPr>
        <w:t>Journal of the International Neuropsychological Society : JINS</w:t>
      </w:r>
      <w:r w:rsidRPr="00CD4F7A">
        <w:rPr>
          <w:rFonts w:ascii="Times New Roman" w:hAnsi="Times New Roman" w:cs="Times New Roman"/>
          <w:sz w:val="20"/>
          <w:szCs w:val="20"/>
        </w:rPr>
        <w:t>. 2015;21(1):34-49. doi:</w:t>
      </w:r>
      <w:hyperlink r:id="rId30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17/S1355617714001027</w:t>
        </w:r>
      </w:hyperlink>
    </w:p>
    <w:p w14:paraId="40E13119" w14:textId="227A05D5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6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Ramanan S, Sundaram S, Gopalakrishnan A, et al. Intermediate-term neurodevelopmental outcomes and quality of life after arterial switch operation beyond early neonatal period. </w:t>
      </w:r>
      <w:r w:rsidRPr="00CD4F7A">
        <w:rPr>
          <w:rFonts w:ascii="Times New Roman" w:hAnsi="Times New Roman" w:cs="Times New Roman"/>
          <w:i/>
          <w:sz w:val="20"/>
          <w:szCs w:val="20"/>
        </w:rPr>
        <w:t>European journal of cardio-thoracic surgery : official journal of the European Association for Cardio-thoracic Surgery</w:t>
      </w:r>
      <w:r w:rsidRPr="00CD4F7A">
        <w:rPr>
          <w:rFonts w:ascii="Times New Roman" w:hAnsi="Times New Roman" w:cs="Times New Roman"/>
          <w:sz w:val="20"/>
          <w:szCs w:val="20"/>
        </w:rPr>
        <w:t>. 2021;60(6):1428-1436. doi:</w:t>
      </w:r>
      <w:hyperlink r:id="rId31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93/ejcts/ezab223</w:t>
        </w:r>
      </w:hyperlink>
    </w:p>
    <w:p w14:paraId="149F025D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7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Haneda K, Itoh T, Togo T, Ohmi M, Mohri H. Effects of cardiac surgery on intellectual function in infants and children. </w:t>
      </w:r>
      <w:r w:rsidRPr="00CD4F7A">
        <w:rPr>
          <w:rFonts w:ascii="Times New Roman" w:hAnsi="Times New Roman" w:cs="Times New Roman"/>
          <w:i/>
          <w:sz w:val="20"/>
          <w:szCs w:val="20"/>
        </w:rPr>
        <w:t>Cardiovascular surgery (London, England)</w:t>
      </w:r>
      <w:r w:rsidRPr="00CD4F7A">
        <w:rPr>
          <w:rFonts w:ascii="Times New Roman" w:hAnsi="Times New Roman" w:cs="Times New Roman"/>
          <w:sz w:val="20"/>
          <w:szCs w:val="20"/>
        </w:rPr>
        <w:t xml:space="preserve">. 1996;4(3):303-7. </w:t>
      </w:r>
    </w:p>
    <w:p w14:paraId="2CD02060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8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Miller G, Tesman JR, Ramer JC, Baylen BG, Myers JL. Outcome after open-heart surgery in infants and children. </w:t>
      </w:r>
      <w:r w:rsidRPr="00CD4F7A">
        <w:rPr>
          <w:rFonts w:ascii="Times New Roman" w:hAnsi="Times New Roman" w:cs="Times New Roman"/>
          <w:i/>
          <w:sz w:val="20"/>
          <w:szCs w:val="20"/>
        </w:rPr>
        <w:t>Journal of child neurology</w:t>
      </w:r>
      <w:r w:rsidRPr="00CD4F7A">
        <w:rPr>
          <w:rFonts w:ascii="Times New Roman" w:hAnsi="Times New Roman" w:cs="Times New Roman"/>
          <w:sz w:val="20"/>
          <w:szCs w:val="20"/>
        </w:rPr>
        <w:t xml:space="preserve">. 1996;11(1):49-53. </w:t>
      </w:r>
    </w:p>
    <w:p w14:paraId="7D1F50BB" w14:textId="73151361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29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Ferentzi H, Pfitzer C, Rosenthal L-M, Berger F, Schmitt KRL. Long-term early development research in congenital heart disease (LEADER-CHD): a study protocol for a prospective cohort observational study investigating the development of children after surgical correction for congenital heart defects during the first 3 years of life. </w:t>
      </w:r>
      <w:r w:rsidRPr="00CD4F7A">
        <w:rPr>
          <w:rFonts w:ascii="Times New Roman" w:hAnsi="Times New Roman" w:cs="Times New Roman"/>
          <w:i/>
          <w:sz w:val="20"/>
          <w:szCs w:val="20"/>
        </w:rPr>
        <w:t>BMJ open</w:t>
      </w:r>
      <w:r w:rsidRPr="00CD4F7A">
        <w:rPr>
          <w:rFonts w:ascii="Times New Roman" w:hAnsi="Times New Roman" w:cs="Times New Roman"/>
          <w:sz w:val="20"/>
          <w:szCs w:val="20"/>
        </w:rPr>
        <w:t>. 2017;7(12):e018966. doi:</w:t>
      </w:r>
      <w:hyperlink r:id="rId32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136/bmjopen-2017-018966</w:t>
        </w:r>
      </w:hyperlink>
    </w:p>
    <w:p w14:paraId="240DD23C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30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Haka-Ikse K, Blackwood MJ, Steward DJ. Psychomotor development of infants and children after profound hypothermia during surgery for congenital heart disease. </w:t>
      </w:r>
      <w:r w:rsidRPr="00CD4F7A">
        <w:rPr>
          <w:rFonts w:ascii="Times New Roman" w:hAnsi="Times New Roman" w:cs="Times New Roman"/>
          <w:i/>
          <w:sz w:val="20"/>
          <w:szCs w:val="20"/>
        </w:rPr>
        <w:t>Dev Med Child Neurol</w:t>
      </w:r>
      <w:r w:rsidRPr="00CD4F7A">
        <w:rPr>
          <w:rFonts w:ascii="Times New Roman" w:hAnsi="Times New Roman" w:cs="Times New Roman"/>
          <w:sz w:val="20"/>
          <w:szCs w:val="20"/>
        </w:rPr>
        <w:t>. Feb 1978;20(1):62-70. doi:10.1111/j.1469-8749.1978.tb15181.x</w:t>
      </w:r>
    </w:p>
    <w:p w14:paraId="3343C841" w14:textId="77777777" w:rsidR="00CD4F7A" w:rsidRPr="005C691D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pt-PT"/>
        </w:rPr>
      </w:pPr>
      <w:r w:rsidRPr="00CD4F7A">
        <w:rPr>
          <w:rFonts w:ascii="Times New Roman" w:hAnsi="Times New Roman" w:cs="Times New Roman"/>
          <w:sz w:val="20"/>
          <w:szCs w:val="20"/>
        </w:rPr>
        <w:t>31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McGrath E, Wypij D, Rappaport LA, Newburger JW, Bellinger DC. Prediction of IQ and achievement at age 8 years from neurodevelopmental status at age 1 year in children with D-transposition of the great arteries. </w:t>
      </w:r>
      <w:r w:rsidRPr="005C691D">
        <w:rPr>
          <w:rFonts w:ascii="Times New Roman" w:hAnsi="Times New Roman" w:cs="Times New Roman"/>
          <w:i/>
          <w:sz w:val="20"/>
          <w:szCs w:val="20"/>
          <w:lang w:val="pt-PT"/>
        </w:rPr>
        <w:t>Pediatrics</w:t>
      </w:r>
      <w:r w:rsidRPr="005C691D">
        <w:rPr>
          <w:rFonts w:ascii="Times New Roman" w:hAnsi="Times New Roman" w:cs="Times New Roman"/>
          <w:sz w:val="20"/>
          <w:szCs w:val="20"/>
          <w:lang w:val="pt-PT"/>
        </w:rPr>
        <w:t xml:space="preserve">. 2004;114(5):e572-6. </w:t>
      </w:r>
    </w:p>
    <w:p w14:paraId="4337DEEE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5C691D">
        <w:rPr>
          <w:rFonts w:ascii="Times New Roman" w:hAnsi="Times New Roman" w:cs="Times New Roman"/>
          <w:sz w:val="20"/>
          <w:szCs w:val="20"/>
          <w:lang w:val="pt-PT"/>
        </w:rPr>
        <w:t>32.</w:t>
      </w:r>
      <w:r w:rsidRPr="005C691D">
        <w:rPr>
          <w:rFonts w:ascii="Times New Roman" w:hAnsi="Times New Roman" w:cs="Times New Roman"/>
          <w:sz w:val="20"/>
          <w:szCs w:val="20"/>
          <w:lang w:val="pt-PT"/>
        </w:rPr>
        <w:tab/>
        <w:t xml:space="preserve">Fuller S, Rajagopalan R, Jarvik GP, et al. </w:t>
      </w:r>
      <w:r w:rsidRPr="00CD4F7A">
        <w:rPr>
          <w:rFonts w:ascii="Times New Roman" w:hAnsi="Times New Roman" w:cs="Times New Roman"/>
          <w:sz w:val="20"/>
          <w:szCs w:val="20"/>
        </w:rPr>
        <w:t xml:space="preserve">Deep Hypothermic Circulatory Arrest Does Not Impair Neurodevelopmental Outcome in School-Age Children After Infant Cardiac Surgery. </w:t>
      </w:r>
      <w:r w:rsidRPr="00CD4F7A">
        <w:rPr>
          <w:rFonts w:ascii="Times New Roman" w:hAnsi="Times New Roman" w:cs="Times New Roman"/>
          <w:i/>
          <w:sz w:val="20"/>
          <w:szCs w:val="20"/>
        </w:rPr>
        <w:t>ANNALS OF THORACIC SURGERY</w:t>
      </w:r>
      <w:r w:rsidRPr="00CD4F7A">
        <w:rPr>
          <w:rFonts w:ascii="Times New Roman" w:hAnsi="Times New Roman" w:cs="Times New Roman"/>
          <w:sz w:val="20"/>
          <w:szCs w:val="20"/>
        </w:rPr>
        <w:t>. NOV 2010;90(6):1985-1995. doi:10.1016/j.athoracsur.2010.08.005</w:t>
      </w:r>
    </w:p>
    <w:p w14:paraId="112B5B34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33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Gaynor JW, Wernovsky G, Jarvik GP, et al. Patient characteristics are important determinants of neurodevelopmental outcome at one year of age after neonatal and infant cardiac surgery. Article. </w:t>
      </w:r>
      <w:r w:rsidRPr="00CD4F7A">
        <w:rPr>
          <w:rFonts w:ascii="Times New Roman" w:hAnsi="Times New Roman" w:cs="Times New Roman"/>
          <w:i/>
          <w:sz w:val="20"/>
          <w:szCs w:val="20"/>
        </w:rPr>
        <w:t>Journal of Thoracic and Cardiovascular Surgery</w:t>
      </w:r>
      <w:r w:rsidRPr="00CD4F7A">
        <w:rPr>
          <w:rFonts w:ascii="Times New Roman" w:hAnsi="Times New Roman" w:cs="Times New Roman"/>
          <w:sz w:val="20"/>
          <w:szCs w:val="20"/>
        </w:rPr>
        <w:t>. 2007;133(5):1344-1353.e3. doi:10.1016/j.jtcvs.2006.10.087</w:t>
      </w:r>
    </w:p>
    <w:p w14:paraId="78461F03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34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Jonas RA, Bellinger DC, Rappaport LA, et al. Relation of pH strategy and developmental outcome after hypothermic circulatory arrest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thoracic and cardiovascular surgery</w:t>
      </w:r>
      <w:r w:rsidRPr="00CD4F7A">
        <w:rPr>
          <w:rFonts w:ascii="Times New Roman" w:hAnsi="Times New Roman" w:cs="Times New Roman"/>
          <w:sz w:val="20"/>
          <w:szCs w:val="20"/>
        </w:rPr>
        <w:t xml:space="preserve">. 1993;106(2):362-8. </w:t>
      </w:r>
    </w:p>
    <w:p w14:paraId="1C917D83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35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Pfitzer C, Ferentzi H, Rosenthal LM, Kramer P, Berger F, Schmitt KRL. First steps to a clinical research unit for developmental research in paediatric cardiology: Conception and progress of the </w:t>
      </w:r>
      <w:r w:rsidRPr="00CD4F7A">
        <w:rPr>
          <w:rFonts w:ascii="Times New Roman" w:hAnsi="Times New Roman" w:cs="Times New Roman"/>
          <w:sz w:val="20"/>
          <w:szCs w:val="20"/>
        </w:rPr>
        <w:lastRenderedPageBreak/>
        <w:t xml:space="preserve">LEADER project (Long Term Early Development Research) in CHD. Article. </w:t>
      </w:r>
      <w:r w:rsidRPr="00CD4F7A">
        <w:rPr>
          <w:rFonts w:ascii="Times New Roman" w:hAnsi="Times New Roman" w:cs="Times New Roman"/>
          <w:i/>
          <w:sz w:val="20"/>
          <w:szCs w:val="20"/>
        </w:rPr>
        <w:t>Cardiology in the Young</w:t>
      </w:r>
      <w:r w:rsidRPr="00CD4F7A">
        <w:rPr>
          <w:rFonts w:ascii="Times New Roman" w:hAnsi="Times New Roman" w:cs="Times New Roman"/>
          <w:sz w:val="20"/>
          <w:szCs w:val="20"/>
        </w:rPr>
        <w:t>. 2019;29(5):672-678. doi:10.1017/S1047951119000787</w:t>
      </w:r>
    </w:p>
    <w:p w14:paraId="30876456" w14:textId="37F7F536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36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Alton GY, Rempel GR, Robertson CMT, Newburn-Cook CV, Norris CM. Functional outcomes after neonatal open cardiac surgery: comparison of survivors of the Norwood staged procedure and the arterial switch operation. </w:t>
      </w:r>
      <w:r w:rsidRPr="00CD4F7A">
        <w:rPr>
          <w:rFonts w:ascii="Times New Roman" w:hAnsi="Times New Roman" w:cs="Times New Roman"/>
          <w:i/>
          <w:sz w:val="20"/>
          <w:szCs w:val="20"/>
        </w:rPr>
        <w:t>Cardiology in the young</w:t>
      </w:r>
      <w:r w:rsidRPr="00CD4F7A">
        <w:rPr>
          <w:rFonts w:ascii="Times New Roman" w:hAnsi="Times New Roman" w:cs="Times New Roman"/>
          <w:sz w:val="20"/>
          <w:szCs w:val="20"/>
        </w:rPr>
        <w:t>. 2010;20(6):668-75. doi:</w:t>
      </w:r>
      <w:hyperlink r:id="rId33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17/S1047951110000971</w:t>
        </w:r>
      </w:hyperlink>
    </w:p>
    <w:p w14:paraId="6CA551D2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37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Mahony L, Turley K, Ebert P, Heymann MA. Long-term results after atrial repair of transposition of the great arteries in early infancy. </w:t>
      </w:r>
      <w:r w:rsidRPr="00CD4F7A">
        <w:rPr>
          <w:rFonts w:ascii="Times New Roman" w:hAnsi="Times New Roman" w:cs="Times New Roman"/>
          <w:i/>
          <w:sz w:val="20"/>
          <w:szCs w:val="20"/>
        </w:rPr>
        <w:t>Circulation</w:t>
      </w:r>
      <w:r w:rsidRPr="00CD4F7A">
        <w:rPr>
          <w:rFonts w:ascii="Times New Roman" w:hAnsi="Times New Roman" w:cs="Times New Roman"/>
          <w:sz w:val="20"/>
          <w:szCs w:val="20"/>
        </w:rPr>
        <w:t xml:space="preserve">. 1982;66(2):253-8. </w:t>
      </w:r>
    </w:p>
    <w:p w14:paraId="762D71D3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38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Sebening F, Meisner H, Struck E, Schmidt-Habelmann P, Paek SU. Surgical treatment of transposition of the great arteries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apanese journal of surgery</w:t>
      </w:r>
      <w:r w:rsidRPr="00CD4F7A">
        <w:rPr>
          <w:rFonts w:ascii="Times New Roman" w:hAnsi="Times New Roman" w:cs="Times New Roman"/>
          <w:sz w:val="20"/>
          <w:szCs w:val="20"/>
        </w:rPr>
        <w:t>. 1980/09/01 1980;10(3):179-184. doi:10.1007/BF02468745</w:t>
      </w:r>
    </w:p>
    <w:p w14:paraId="107DEE99" w14:textId="731D02AA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39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Bierbach B, Arenz C, Suchowerskyj P, et al. Current mid-term outcome with an integrated surgical strategy for correction of d-transposition of the great arteries with ventricular septal defect and left ventricular outflow tract obstruction. </w:t>
      </w:r>
      <w:r w:rsidRPr="00CD4F7A">
        <w:rPr>
          <w:rFonts w:ascii="Times New Roman" w:hAnsi="Times New Roman" w:cs="Times New Roman"/>
          <w:i/>
          <w:sz w:val="20"/>
          <w:szCs w:val="20"/>
        </w:rPr>
        <w:t>European journal of cardio-thoracic surgery : official journal of the European Association for Cardio-thoracic Surgery</w:t>
      </w:r>
      <w:r w:rsidRPr="00CD4F7A">
        <w:rPr>
          <w:rFonts w:ascii="Times New Roman" w:hAnsi="Times New Roman" w:cs="Times New Roman"/>
          <w:sz w:val="20"/>
          <w:szCs w:val="20"/>
        </w:rPr>
        <w:t>. 2016;50(4):617-625. Erratum in: Eur J Cardiothorac Surg. 2018 Jan 1;53(1):293 PMID: 29045643 [</w:t>
      </w:r>
      <w:hyperlink r:id="rId34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www.ncbi.nlm.nih.gov/pubmed/29045643</w:t>
        </w:r>
      </w:hyperlink>
      <w:r w:rsidRPr="00CD4F7A">
        <w:rPr>
          <w:rFonts w:ascii="Times New Roman" w:hAnsi="Times New Roman" w:cs="Times New Roman"/>
          <w:sz w:val="20"/>
          <w:szCs w:val="20"/>
        </w:rPr>
        <w:t xml:space="preserve">]. </w:t>
      </w:r>
    </w:p>
    <w:p w14:paraId="1F2AE36A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40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Blanchard J, McCrindle BW, Longmuir PE. The Impact of Physical Activity Restrictions on Health-Related Fitness in Children with Congenital Heart Disease. Article. </w:t>
      </w:r>
      <w:r w:rsidRPr="00CD4F7A">
        <w:rPr>
          <w:rFonts w:ascii="Times New Roman" w:hAnsi="Times New Roman" w:cs="Times New Roman"/>
          <w:i/>
          <w:sz w:val="20"/>
          <w:szCs w:val="20"/>
        </w:rPr>
        <w:t>International Journal of Environmental Research and Public Health</w:t>
      </w:r>
      <w:r w:rsidRPr="00CD4F7A">
        <w:rPr>
          <w:rFonts w:ascii="Times New Roman" w:hAnsi="Times New Roman" w:cs="Times New Roman"/>
          <w:sz w:val="20"/>
          <w:szCs w:val="20"/>
        </w:rPr>
        <w:t>. 2022;19(8)4426. doi:10.3390/ijerph19084426</w:t>
      </w:r>
    </w:p>
    <w:p w14:paraId="54900985" w14:textId="76129438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41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Gaies MG, Watnick CS, Gurney JG, Bove EL, Goldberg CS. Health-related quality of life in patients with congenitally corrected transposition of the great arteries. </w:t>
      </w:r>
      <w:r w:rsidRPr="00CD4F7A">
        <w:rPr>
          <w:rFonts w:ascii="Times New Roman" w:hAnsi="Times New Roman" w:cs="Times New Roman"/>
          <w:i/>
          <w:sz w:val="20"/>
          <w:szCs w:val="20"/>
        </w:rPr>
        <w:t>The Journal of thoracic and cardiovascular surgery</w:t>
      </w:r>
      <w:r w:rsidRPr="00CD4F7A">
        <w:rPr>
          <w:rFonts w:ascii="Times New Roman" w:hAnsi="Times New Roman" w:cs="Times New Roman"/>
          <w:sz w:val="20"/>
          <w:szCs w:val="20"/>
        </w:rPr>
        <w:t>. 2011;142(1):136-41. doi:</w:t>
      </w:r>
      <w:hyperlink r:id="rId35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16/j.jtcvs.2010.11.035</w:t>
        </w:r>
      </w:hyperlink>
    </w:p>
    <w:p w14:paraId="57B1AAD2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42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Meyer S, Poryo M, Shatat M, Gortner L, Abdul-Khaliq H. The role of EEG recordings in children undergoing cardiac surgery for congenital heart disease. </w:t>
      </w:r>
      <w:r w:rsidRPr="00CD4F7A">
        <w:rPr>
          <w:rFonts w:ascii="Times New Roman" w:hAnsi="Times New Roman" w:cs="Times New Roman"/>
          <w:i/>
          <w:sz w:val="20"/>
          <w:szCs w:val="20"/>
        </w:rPr>
        <w:t>Wien Med Wochenschr</w:t>
      </w:r>
      <w:r w:rsidRPr="00CD4F7A">
        <w:rPr>
          <w:rFonts w:ascii="Times New Roman" w:hAnsi="Times New Roman" w:cs="Times New Roman"/>
          <w:sz w:val="20"/>
          <w:szCs w:val="20"/>
        </w:rPr>
        <w:t>. Sep 2017;167(11-12):251-255. Die Rolle von EEG-Aufzeichnungen in der Herzchirurgie bei Kindern mit angeborenem Herzfehler. doi:10.1007/s10354-017-0576-0</w:t>
      </w:r>
    </w:p>
    <w:p w14:paraId="61963FF3" w14:textId="77777777" w:rsidR="00CD4F7A" w:rsidRPr="005C691D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  <w:lang w:val="pt-PT"/>
        </w:rPr>
      </w:pPr>
      <w:r w:rsidRPr="00CD4F7A">
        <w:rPr>
          <w:rFonts w:ascii="Times New Roman" w:hAnsi="Times New Roman" w:cs="Times New Roman"/>
          <w:sz w:val="20"/>
          <w:szCs w:val="20"/>
        </w:rPr>
        <w:t>43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Hovels-Gurich H. Psychomotor and Cognitive Development and Quality of Life in Children and Adolescents with Congenital Heart Defect. </w:t>
      </w:r>
      <w:r w:rsidRPr="005C691D">
        <w:rPr>
          <w:rFonts w:ascii="Times New Roman" w:hAnsi="Times New Roman" w:cs="Times New Roman"/>
          <w:i/>
          <w:sz w:val="20"/>
          <w:szCs w:val="20"/>
          <w:lang w:val="pt-PT"/>
        </w:rPr>
        <w:t>KLINISCHE PADIATRIE</w:t>
      </w:r>
      <w:r w:rsidRPr="005C691D">
        <w:rPr>
          <w:rFonts w:ascii="Times New Roman" w:hAnsi="Times New Roman" w:cs="Times New Roman"/>
          <w:sz w:val="20"/>
          <w:szCs w:val="20"/>
          <w:lang w:val="pt-PT"/>
        </w:rPr>
        <w:t>. JUL 2019;231(4):183-190. doi:10.1055/a-0942-1756</w:t>
      </w:r>
    </w:p>
    <w:p w14:paraId="5D12C752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5C691D">
        <w:rPr>
          <w:rFonts w:ascii="Times New Roman" w:hAnsi="Times New Roman" w:cs="Times New Roman"/>
          <w:sz w:val="20"/>
          <w:szCs w:val="20"/>
          <w:lang w:val="pt-PT"/>
        </w:rPr>
        <w:t>44.</w:t>
      </w:r>
      <w:r w:rsidRPr="005C691D">
        <w:rPr>
          <w:rFonts w:ascii="Times New Roman" w:hAnsi="Times New Roman" w:cs="Times New Roman"/>
          <w:sz w:val="20"/>
          <w:szCs w:val="20"/>
          <w:lang w:val="pt-PT"/>
        </w:rPr>
        <w:tab/>
        <w:t xml:space="preserve">Rosti L, Frigiola A, Bini RM, et al. </w:t>
      </w:r>
      <w:r w:rsidRPr="00CD4F7A">
        <w:rPr>
          <w:rFonts w:ascii="Times New Roman" w:hAnsi="Times New Roman" w:cs="Times New Roman"/>
          <w:sz w:val="20"/>
          <w:szCs w:val="20"/>
        </w:rPr>
        <w:t xml:space="preserve">Growth after neonatal arterial switch operation for D-transposition of the great arteries. </w:t>
      </w:r>
      <w:r w:rsidRPr="00CD4F7A">
        <w:rPr>
          <w:rFonts w:ascii="Times New Roman" w:hAnsi="Times New Roman" w:cs="Times New Roman"/>
          <w:i/>
          <w:sz w:val="20"/>
          <w:szCs w:val="20"/>
        </w:rPr>
        <w:t>Pediatric cardiology</w:t>
      </w:r>
      <w:r w:rsidRPr="00CD4F7A">
        <w:rPr>
          <w:rFonts w:ascii="Times New Roman" w:hAnsi="Times New Roman" w:cs="Times New Roman"/>
          <w:sz w:val="20"/>
          <w:szCs w:val="20"/>
        </w:rPr>
        <w:t xml:space="preserve">. 2002;23(1):32-5. </w:t>
      </w:r>
    </w:p>
    <w:p w14:paraId="7EE53143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45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von Bernuth G. 25 years after the first arterial switch procedure: mid-term results. </w:t>
      </w:r>
      <w:r w:rsidRPr="00CD4F7A">
        <w:rPr>
          <w:rFonts w:ascii="Times New Roman" w:hAnsi="Times New Roman" w:cs="Times New Roman"/>
          <w:i/>
          <w:sz w:val="20"/>
          <w:szCs w:val="20"/>
        </w:rPr>
        <w:t>The Thoracic and cardiovascular surgeon</w:t>
      </w:r>
      <w:r w:rsidRPr="00CD4F7A">
        <w:rPr>
          <w:rFonts w:ascii="Times New Roman" w:hAnsi="Times New Roman" w:cs="Times New Roman"/>
          <w:sz w:val="20"/>
          <w:szCs w:val="20"/>
        </w:rPr>
        <w:t xml:space="preserve">. 2000;48(4):228-32. </w:t>
      </w:r>
    </w:p>
    <w:p w14:paraId="2668498B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46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Armishaw J, Gentles TL, Calder AL, Raudkivi PJ, Kerr AR. Transposition of the great arteries: operative outcome in the current era. </w:t>
      </w:r>
      <w:r w:rsidRPr="00CD4F7A">
        <w:rPr>
          <w:rFonts w:ascii="Times New Roman" w:hAnsi="Times New Roman" w:cs="Times New Roman"/>
          <w:i/>
          <w:sz w:val="20"/>
          <w:szCs w:val="20"/>
        </w:rPr>
        <w:t>The New Zealand medical journal</w:t>
      </w:r>
      <w:r w:rsidRPr="00CD4F7A">
        <w:rPr>
          <w:rFonts w:ascii="Times New Roman" w:hAnsi="Times New Roman" w:cs="Times New Roman"/>
          <w:sz w:val="20"/>
          <w:szCs w:val="20"/>
        </w:rPr>
        <w:t xml:space="preserve">. 2000;113(1121):456-9. </w:t>
      </w:r>
    </w:p>
    <w:p w14:paraId="114C8ECC" w14:textId="7062964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47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Williams IA, Fifer WP, Andrews H. Fetal Growth and Neurodevelopmental Outcome in Congenital Heart Disease. </w:t>
      </w:r>
      <w:r w:rsidRPr="00CD4F7A">
        <w:rPr>
          <w:rFonts w:ascii="Times New Roman" w:hAnsi="Times New Roman" w:cs="Times New Roman"/>
          <w:i/>
          <w:sz w:val="20"/>
          <w:szCs w:val="20"/>
        </w:rPr>
        <w:t>Pediatric cardiology</w:t>
      </w:r>
      <w:r w:rsidRPr="00CD4F7A">
        <w:rPr>
          <w:rFonts w:ascii="Times New Roman" w:hAnsi="Times New Roman" w:cs="Times New Roman"/>
          <w:sz w:val="20"/>
          <w:szCs w:val="20"/>
        </w:rPr>
        <w:t>. 2015;36(6):1135-44. doi:</w:t>
      </w:r>
      <w:hyperlink r:id="rId36" w:history="1">
        <w:r w:rsidRPr="00CD4F7A">
          <w:rPr>
            <w:rStyle w:val="Hiperligao"/>
            <w:rFonts w:ascii="Times New Roman" w:hAnsi="Times New Roman" w:cs="Times New Roman"/>
            <w:sz w:val="20"/>
            <w:szCs w:val="20"/>
          </w:rPr>
          <w:t>https://dx.doi.org/10.1007/s00246-015-1132-6</w:t>
        </w:r>
      </w:hyperlink>
    </w:p>
    <w:p w14:paraId="5424FE09" w14:textId="77777777" w:rsidR="00CD4F7A" w:rsidRPr="00CD4F7A" w:rsidRDefault="00CD4F7A" w:rsidP="00CD4F7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48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Gunn JK, Beca J, Hunt RW, Olischar M, Shekerdemian LS. Perioperative amplitude-integrated EEG and neurodevelopment in infants with congenital heart disease. </w:t>
      </w:r>
      <w:r w:rsidRPr="00CD4F7A">
        <w:rPr>
          <w:rFonts w:ascii="Times New Roman" w:hAnsi="Times New Roman" w:cs="Times New Roman"/>
          <w:i/>
          <w:sz w:val="20"/>
          <w:szCs w:val="20"/>
        </w:rPr>
        <w:t>INTENSIVE CARE MEDICINE</w:t>
      </w:r>
      <w:r w:rsidRPr="00CD4F7A">
        <w:rPr>
          <w:rFonts w:ascii="Times New Roman" w:hAnsi="Times New Roman" w:cs="Times New Roman"/>
          <w:sz w:val="20"/>
          <w:szCs w:val="20"/>
        </w:rPr>
        <w:t>. SEP 2012;38(9):1539-1547. doi:10.1007/s00134-012-2608-y</w:t>
      </w:r>
    </w:p>
    <w:p w14:paraId="0F03B895" w14:textId="77777777" w:rsidR="00CD4F7A" w:rsidRPr="00CD4F7A" w:rsidRDefault="00CD4F7A" w:rsidP="00CD4F7A">
      <w:pPr>
        <w:pStyle w:val="EndNoteBibliography"/>
        <w:rPr>
          <w:rFonts w:ascii="Times New Roman" w:hAnsi="Times New Roman" w:cs="Times New Roman"/>
          <w:sz w:val="20"/>
          <w:szCs w:val="20"/>
        </w:rPr>
      </w:pPr>
      <w:r w:rsidRPr="00CD4F7A">
        <w:rPr>
          <w:rFonts w:ascii="Times New Roman" w:hAnsi="Times New Roman" w:cs="Times New Roman"/>
          <w:sz w:val="20"/>
          <w:szCs w:val="20"/>
        </w:rPr>
        <w:t>49.</w:t>
      </w:r>
      <w:r w:rsidRPr="00CD4F7A">
        <w:rPr>
          <w:rFonts w:ascii="Times New Roman" w:hAnsi="Times New Roman" w:cs="Times New Roman"/>
          <w:sz w:val="20"/>
          <w:szCs w:val="20"/>
        </w:rPr>
        <w:tab/>
        <w:t xml:space="preserve">Laing SR, Walker K, Ungerer J, Badawi N, Spence K. Early development of children with major birth defects requiring newborn surgery. </w:t>
      </w:r>
      <w:r w:rsidRPr="00CD4F7A">
        <w:rPr>
          <w:rFonts w:ascii="Times New Roman" w:hAnsi="Times New Roman" w:cs="Times New Roman"/>
          <w:i/>
          <w:sz w:val="20"/>
          <w:szCs w:val="20"/>
        </w:rPr>
        <w:t>JOURNAL OF PAEDIATRICS AND CHILD HEALTH</w:t>
      </w:r>
      <w:r w:rsidRPr="00CD4F7A">
        <w:rPr>
          <w:rFonts w:ascii="Times New Roman" w:hAnsi="Times New Roman" w:cs="Times New Roman"/>
          <w:sz w:val="20"/>
          <w:szCs w:val="20"/>
        </w:rPr>
        <w:t>. MAR 2011;47(3):140-147. doi:10.1111/j.1440-1754.2010.01902.x</w:t>
      </w:r>
    </w:p>
    <w:p w14:paraId="4B32BDB7" w14:textId="6DB334F6" w:rsidR="009734A9" w:rsidRPr="00027C9A" w:rsidRDefault="0022133A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CD4F7A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</w:p>
    <w:sectPr w:rsidR="009734A9" w:rsidRPr="00027C9A">
      <w:footerReference w:type="default" r:id="rId37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D278F3" w14:textId="77777777" w:rsidR="001D57EF" w:rsidRDefault="001D57EF" w:rsidP="00C4690A">
      <w:pPr>
        <w:spacing w:after="0" w:line="240" w:lineRule="auto"/>
      </w:pPr>
      <w:r>
        <w:separator/>
      </w:r>
    </w:p>
  </w:endnote>
  <w:endnote w:type="continuationSeparator" w:id="0">
    <w:p w14:paraId="2CEAF5FE" w14:textId="77777777" w:rsidR="001D57EF" w:rsidRDefault="001D57EF" w:rsidP="00C469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  <w:sz w:val="20"/>
        <w:szCs w:val="20"/>
      </w:rPr>
      <w:id w:val="-1610045836"/>
      <w:docPartObj>
        <w:docPartGallery w:val="Page Numbers (Bottom of Page)"/>
        <w:docPartUnique/>
      </w:docPartObj>
    </w:sdtPr>
    <w:sdtContent>
      <w:p w14:paraId="53C74177" w14:textId="67A91D29" w:rsidR="00C4690A" w:rsidRPr="00C4690A" w:rsidRDefault="00C4690A">
        <w:pPr>
          <w:pStyle w:val="Rodap"/>
          <w:jc w:val="right"/>
          <w:rPr>
            <w:rFonts w:ascii="Times New Roman" w:hAnsi="Times New Roman" w:cs="Times New Roman"/>
            <w:sz w:val="20"/>
            <w:szCs w:val="20"/>
          </w:rPr>
        </w:pPr>
        <w:r w:rsidRPr="00C4690A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C4690A">
          <w:rPr>
            <w:rFonts w:ascii="Times New Roman" w:hAnsi="Times New Roman" w:cs="Times New Roman"/>
            <w:sz w:val="20"/>
            <w:szCs w:val="20"/>
          </w:rPr>
          <w:instrText>PAGE   \* MERGEFORMAT</w:instrText>
        </w:r>
        <w:r w:rsidRPr="00C4690A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Pr="00C4690A">
          <w:rPr>
            <w:rFonts w:ascii="Times New Roman" w:hAnsi="Times New Roman" w:cs="Times New Roman"/>
            <w:sz w:val="20"/>
            <w:szCs w:val="20"/>
          </w:rPr>
          <w:t>2</w:t>
        </w:r>
        <w:r w:rsidRPr="00C4690A">
          <w:rPr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  <w:p w14:paraId="710655C5" w14:textId="77777777" w:rsidR="00C4690A" w:rsidRPr="00C4690A" w:rsidRDefault="00C4690A">
    <w:pPr>
      <w:pStyle w:val="Rodap"/>
      <w:rPr>
        <w:rFonts w:ascii="Times New Roman" w:hAnsi="Times New Roman" w:cs="Times New Roman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4128AE" w14:textId="77777777" w:rsidR="001D57EF" w:rsidRDefault="001D57EF" w:rsidP="00C4690A">
      <w:pPr>
        <w:spacing w:after="0" w:line="240" w:lineRule="auto"/>
      </w:pPr>
      <w:r>
        <w:separator/>
      </w:r>
    </w:p>
  </w:footnote>
  <w:footnote w:type="continuationSeparator" w:id="0">
    <w:p w14:paraId="14316681" w14:textId="77777777" w:rsidR="001D57EF" w:rsidRDefault="001D57EF" w:rsidP="00C4690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ttv2ethzfs5aedp0cpa25kfp0tfxeaxwf9&quot;&gt;TESE&lt;record-ids&gt;&lt;item&gt;6753&lt;/item&gt;&lt;item&gt;6762&lt;/item&gt;&lt;item&gt;6763&lt;/item&gt;&lt;item&gt;6764&lt;/item&gt;&lt;item&gt;6766&lt;/item&gt;&lt;item&gt;6769&lt;/item&gt;&lt;item&gt;6774&lt;/item&gt;&lt;item&gt;6778&lt;/item&gt;&lt;item&gt;6782&lt;/item&gt;&lt;item&gt;6785&lt;/item&gt;&lt;item&gt;6793&lt;/item&gt;&lt;item&gt;6796&lt;/item&gt;&lt;item&gt;6803&lt;/item&gt;&lt;item&gt;6809&lt;/item&gt;&lt;item&gt;6820&lt;/item&gt;&lt;item&gt;6821&lt;/item&gt;&lt;item&gt;6831&lt;/item&gt;&lt;item&gt;6840&lt;/item&gt;&lt;item&gt;6867&lt;/item&gt;&lt;item&gt;6888&lt;/item&gt;&lt;item&gt;6889&lt;/item&gt;&lt;item&gt;6969&lt;/item&gt;&lt;item&gt;6971&lt;/item&gt;&lt;item&gt;6989&lt;/item&gt;&lt;item&gt;7026&lt;/item&gt;&lt;item&gt;7043&lt;/item&gt;&lt;item&gt;7738&lt;/item&gt;&lt;item&gt;7913&lt;/item&gt;&lt;item&gt;7922&lt;/item&gt;&lt;item&gt;7953&lt;/item&gt;&lt;item&gt;7954&lt;/item&gt;&lt;item&gt;7971&lt;/item&gt;&lt;item&gt;7975&lt;/item&gt;&lt;item&gt;7982&lt;/item&gt;&lt;item&gt;7986&lt;/item&gt;&lt;item&gt;7993&lt;/item&gt;&lt;item&gt;8018&lt;/item&gt;&lt;item&gt;8095&lt;/item&gt;&lt;item&gt;8108&lt;/item&gt;&lt;item&gt;8428&lt;/item&gt;&lt;item&gt;9034&lt;/item&gt;&lt;item&gt;9220&lt;/item&gt;&lt;item&gt;9938&lt;/item&gt;&lt;item&gt;9944&lt;/item&gt;&lt;item&gt;9956&lt;/item&gt;&lt;item&gt;9961&lt;/item&gt;&lt;item&gt;10012&lt;/item&gt;&lt;item&gt;10013&lt;/item&gt;&lt;item&gt;10014&lt;/item&gt;&lt;/record-ids&gt;&lt;/item&gt;&lt;/Libraries&gt;"/>
  </w:docVars>
  <w:rsids>
    <w:rsidRoot w:val="0022133A"/>
    <w:rsid w:val="00027C9A"/>
    <w:rsid w:val="00056BBF"/>
    <w:rsid w:val="00081EC6"/>
    <w:rsid w:val="00112B7C"/>
    <w:rsid w:val="00124844"/>
    <w:rsid w:val="00160F18"/>
    <w:rsid w:val="001C023A"/>
    <w:rsid w:val="001D3AE0"/>
    <w:rsid w:val="001D57EF"/>
    <w:rsid w:val="001E6625"/>
    <w:rsid w:val="001E7AF7"/>
    <w:rsid w:val="0022133A"/>
    <w:rsid w:val="0024743D"/>
    <w:rsid w:val="00302C00"/>
    <w:rsid w:val="00372D8F"/>
    <w:rsid w:val="00424DFD"/>
    <w:rsid w:val="004A3E5E"/>
    <w:rsid w:val="00527A43"/>
    <w:rsid w:val="00587D7A"/>
    <w:rsid w:val="005C691D"/>
    <w:rsid w:val="005D7788"/>
    <w:rsid w:val="005E5746"/>
    <w:rsid w:val="006C2EC8"/>
    <w:rsid w:val="007A6111"/>
    <w:rsid w:val="007B77C7"/>
    <w:rsid w:val="009734A9"/>
    <w:rsid w:val="009C2FD8"/>
    <w:rsid w:val="00B770FA"/>
    <w:rsid w:val="00C27069"/>
    <w:rsid w:val="00C4690A"/>
    <w:rsid w:val="00C72210"/>
    <w:rsid w:val="00CD4F7A"/>
    <w:rsid w:val="00D46E52"/>
    <w:rsid w:val="00D540D5"/>
    <w:rsid w:val="00D56BE8"/>
    <w:rsid w:val="00DD36B6"/>
    <w:rsid w:val="00DF63FB"/>
    <w:rsid w:val="00E01A53"/>
    <w:rsid w:val="00E32231"/>
    <w:rsid w:val="00E502A8"/>
    <w:rsid w:val="00E56760"/>
    <w:rsid w:val="00E86C2B"/>
    <w:rsid w:val="00ED4350"/>
    <w:rsid w:val="00F045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D9EA52"/>
  <w15:chartTrackingRefBased/>
  <w15:docId w15:val="{1CEEB562-1C45-4A8A-A395-D04399473F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elha">
    <w:name w:val="Table Grid"/>
    <w:basedOn w:val="Tabelanormal"/>
    <w:uiPriority w:val="39"/>
    <w:rsid w:val="002213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ter"/>
    <w:rsid w:val="0022133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22133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22133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22133A"/>
    <w:rPr>
      <w:rFonts w:ascii="Calibri" w:hAnsi="Calibri" w:cs="Calibri"/>
      <w:noProof/>
      <w:lang w:val="en-US"/>
    </w:rPr>
  </w:style>
  <w:style w:type="character" w:styleId="Hiperligao">
    <w:name w:val="Hyperlink"/>
    <w:basedOn w:val="Tipodeletrapredefinidodopargrafo"/>
    <w:uiPriority w:val="99"/>
    <w:unhideWhenUsed/>
    <w:rsid w:val="00527A43"/>
    <w:rPr>
      <w:color w:val="0563C1" w:themeColor="hyperlink"/>
      <w:u w:val="single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587D7A"/>
    <w:rPr>
      <w:color w:val="605E5C"/>
      <w:shd w:val="clear" w:color="auto" w:fill="E1DFDD"/>
    </w:rPr>
  </w:style>
  <w:style w:type="paragraph" w:styleId="Cabealho">
    <w:name w:val="header"/>
    <w:basedOn w:val="Normal"/>
    <w:link w:val="CabealhoCarter"/>
    <w:uiPriority w:val="99"/>
    <w:unhideWhenUsed/>
    <w:rsid w:val="00C4690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C4690A"/>
  </w:style>
  <w:style w:type="paragraph" w:styleId="Rodap">
    <w:name w:val="footer"/>
    <w:basedOn w:val="Normal"/>
    <w:link w:val="RodapCarter"/>
    <w:uiPriority w:val="99"/>
    <w:unhideWhenUsed/>
    <w:rsid w:val="00C4690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C469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6344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66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hyperlink" Target="https://www.ncbi.nlm.nih.gov/pubmed/15115980" TargetMode="External"/><Relationship Id="rId26" Type="http://schemas.openxmlformats.org/officeDocument/2006/relationships/hyperlink" Target="https://dx.doi.org/10.1055/s-2007-985863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www.ncbi.nlm.nih.gov/pubmed/15115980" TargetMode="External"/><Relationship Id="rId34" Type="http://schemas.openxmlformats.org/officeDocument/2006/relationships/hyperlink" Target="https://www.ncbi.nlm.nih.gov/pubmed/29045643" TargetMode="External"/><Relationship Id="rId7" Type="http://schemas.openxmlformats.org/officeDocument/2006/relationships/hyperlink" Target="https://orcid.org/0000-0002-3957-8817" TargetMode="External"/><Relationship Id="rId12" Type="http://schemas.openxmlformats.org/officeDocument/2006/relationships/image" Target="media/image1.png"/><Relationship Id="rId17" Type="http://schemas.openxmlformats.org/officeDocument/2006/relationships/hyperlink" Target="https://dx.doi.org/10.1037/neu0000289" TargetMode="External"/><Relationship Id="rId25" Type="http://schemas.openxmlformats.org/officeDocument/2006/relationships/hyperlink" Target="https://dx.doi.org/10.1080/87565641.2014.916709" TargetMode="External"/><Relationship Id="rId33" Type="http://schemas.openxmlformats.org/officeDocument/2006/relationships/hyperlink" Target="https://dx.doi.org/10.1017/S1047951110000971" TargetMode="External"/><Relationship Id="rId38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hyperlink" Target="https://dx.doi.org/10.1007/s00246-017-1645-2" TargetMode="External"/><Relationship Id="rId20" Type="http://schemas.openxmlformats.org/officeDocument/2006/relationships/hyperlink" Target="https://www.ncbi.nlm.nih.gov/pubmed/16256773" TargetMode="External"/><Relationship Id="rId29" Type="http://schemas.openxmlformats.org/officeDocument/2006/relationships/hyperlink" Target="https://dx.doi.org/10.1016/j.jtcvs.2013.10.087" TargetMode="External"/><Relationship Id="rId1" Type="http://schemas.openxmlformats.org/officeDocument/2006/relationships/styles" Target="styles.xml"/><Relationship Id="rId6" Type="http://schemas.openxmlformats.org/officeDocument/2006/relationships/hyperlink" Target="https://orcid.org/0000-0003-1834-3055" TargetMode="External"/><Relationship Id="rId11" Type="http://schemas.openxmlformats.org/officeDocument/2006/relationships/hyperlink" Target="about:blank" TargetMode="External"/><Relationship Id="rId24" Type="http://schemas.openxmlformats.org/officeDocument/2006/relationships/hyperlink" Target="https://dx.doi.org/10.1016/j.jpeds.2018.08.069" TargetMode="External"/><Relationship Id="rId32" Type="http://schemas.openxmlformats.org/officeDocument/2006/relationships/hyperlink" Target="https://dx.doi.org/10.1136/bmjopen-2017-018966" TargetMode="External"/><Relationship Id="rId37" Type="http://schemas.openxmlformats.org/officeDocument/2006/relationships/footer" Target="footer1.xml"/><Relationship Id="rId5" Type="http://schemas.openxmlformats.org/officeDocument/2006/relationships/endnotes" Target="endnotes.xml"/><Relationship Id="rId15" Type="http://schemas.openxmlformats.org/officeDocument/2006/relationships/hyperlink" Target="https://dx.doi.org/10.1111/dmcn.12381" TargetMode="External"/><Relationship Id="rId23" Type="http://schemas.openxmlformats.org/officeDocument/2006/relationships/hyperlink" Target="https://dx.doi.org/10.1017/S1047951108003454" TargetMode="External"/><Relationship Id="rId28" Type="http://schemas.openxmlformats.org/officeDocument/2006/relationships/hyperlink" Target="https://www.ncbi.nlm.nih.gov/pubmed/25444192" TargetMode="External"/><Relationship Id="rId36" Type="http://schemas.openxmlformats.org/officeDocument/2006/relationships/hyperlink" Target="https://dx.doi.org/10.1007/s00246-015-1132-6" TargetMode="External"/><Relationship Id="rId10" Type="http://schemas.openxmlformats.org/officeDocument/2006/relationships/hyperlink" Target="https://orcid.org/0000-0001-6402-3285" TargetMode="External"/><Relationship Id="rId19" Type="http://schemas.openxmlformats.org/officeDocument/2006/relationships/hyperlink" Target="https://www.ncbi.nlm.nih.gov/pubmed/15173766" TargetMode="External"/><Relationship Id="rId31" Type="http://schemas.openxmlformats.org/officeDocument/2006/relationships/hyperlink" Target="https://dx.doi.org/10.1093/ejcts/ezab223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orcid.org/0000-0003-0546-8115" TargetMode="External"/><Relationship Id="rId14" Type="http://schemas.openxmlformats.org/officeDocument/2006/relationships/hyperlink" Target="https://www.ncbi.nlm.nih.gov/pubmed/24621092" TargetMode="External"/><Relationship Id="rId22" Type="http://schemas.openxmlformats.org/officeDocument/2006/relationships/hyperlink" Target="https://www.ncbi.nlm.nih.gov/pubmed/16256773" TargetMode="External"/><Relationship Id="rId27" Type="http://schemas.openxmlformats.org/officeDocument/2006/relationships/hyperlink" Target="https://www.ncbi.nlm.nih.gov/pubmed/25444179" TargetMode="External"/><Relationship Id="rId30" Type="http://schemas.openxmlformats.org/officeDocument/2006/relationships/hyperlink" Target="https://dx.doi.org/10.1017/S1355617714001027" TargetMode="External"/><Relationship Id="rId35" Type="http://schemas.openxmlformats.org/officeDocument/2006/relationships/hyperlink" Target="https://dx.doi.org/10.1016/j.jtcvs.2010.11.035" TargetMode="External"/><Relationship Id="rId8" Type="http://schemas.openxmlformats.org/officeDocument/2006/relationships/hyperlink" Target="https://orcid.org/0000-0001-6593-5075" TargetMode="External"/><Relationship Id="rId3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7</Pages>
  <Words>3343</Words>
  <Characters>18057</Characters>
  <Application>Microsoft Office Word</Application>
  <DocSecurity>0</DocSecurity>
  <Lines>150</Lines>
  <Paragraphs>4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tarina Soares</dc:creator>
  <cp:keywords/>
  <dc:description/>
  <cp:lastModifiedBy>Catarina Soares</cp:lastModifiedBy>
  <cp:revision>28</cp:revision>
  <dcterms:created xsi:type="dcterms:W3CDTF">2022-09-25T15:20:00Z</dcterms:created>
  <dcterms:modified xsi:type="dcterms:W3CDTF">2023-11-10T14:54:00Z</dcterms:modified>
</cp:coreProperties>
</file>